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D49B52B" w14:textId="7698C9B9" w:rsidR="002A4576" w:rsidRDefault="002A4576" w:rsidP="00E61B89">
      <w:r>
        <w:rPr>
          <w:b/>
          <w:bCs/>
        </w:rPr>
        <w:t>Gerstein lab experience in studying QTLs</w:t>
      </w:r>
    </w:p>
    <w:p w14:paraId="720EFFF2" w14:textId="43BE0EC7" w:rsidR="00E61B89" w:rsidRDefault="002B50E9" w:rsidP="00E61B89">
      <w:r>
        <w:t>The Gerstein lab has</w:t>
      </w:r>
      <w:r w:rsidR="00E61B89">
        <w:t xml:space="preserve"> extensive experience in </w:t>
      </w:r>
      <w:proofErr w:type="spellStart"/>
      <w:r w:rsidR="00E61B89">
        <w:t>eQTL</w:t>
      </w:r>
      <w:proofErr w:type="spellEnd"/>
      <w:r w:rsidR="00E61B89">
        <w:t xml:space="preserve"> analysis. Dr. Gerstein’s team is part of t</w:t>
      </w:r>
      <w:r w:rsidR="00E61B89" w:rsidRPr="008019A4">
        <w:t xml:space="preserve">he </w:t>
      </w:r>
      <w:proofErr w:type="spellStart"/>
      <w:r w:rsidR="00E61B89" w:rsidRPr="008019A4">
        <w:t>PsychENCODE</w:t>
      </w:r>
      <w:proofErr w:type="spellEnd"/>
      <w:r w:rsidR="00E61B89" w:rsidRPr="008019A4">
        <w:t xml:space="preserve"> Consortium </w:t>
      </w:r>
      <w:r w:rsidR="00E61B89">
        <w:t xml:space="preserve">which </w:t>
      </w:r>
      <w:r w:rsidR="00E61B89" w:rsidRPr="008019A4">
        <w:t>has generated a comprehensive online resource for the adult brain across 1</w:t>
      </w:r>
      <w:r w:rsidR="00E61B89">
        <w:t>,</w:t>
      </w:r>
      <w:r w:rsidR="00E61B89" w:rsidRPr="008019A4">
        <w:t>866 individuals</w:t>
      </w:r>
      <w:r w:rsidR="00E61B89" w:rsidRPr="007F38EE">
        <w:t xml:space="preserve"> </w:t>
      </w:r>
      <w:r w:rsidR="00E61B89">
        <w:fldChar w:fldCharType="begin">
          <w:fldData xml:space="preserve">PEVuZE5vdGU+PENpdGU+PEF1dGhvcj5Qc3ljaDwvQXV0aG9yPjxZZWFyPjIwMTU8L1llYXI+PFJl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</w:fldData>
        </w:fldChar>
      </w:r>
      <w:r w:rsidR="00E61B89">
        <w:instrText xml:space="preserve"> ADDIN EN.CITE </w:instrText>
      </w:r>
      <w:r w:rsidR="00E61B89">
        <w:fldChar w:fldCharType="begin">
          <w:fldData xml:space="preserve">PEVuZE5vdGU+PENpdGU+PEF1dGhvcj5Qc3ljaDwvQXV0aG9yPjxZZWFyPjIwMTU8L1llYXI+PFJl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</w:fldData>
        </w:fldChar>
      </w:r>
      <w:r w:rsidR="00E61B89">
        <w:instrText xml:space="preserve"> ADDIN EN.CITE.DATA </w:instrText>
      </w:r>
      <w:r w:rsidR="00E61B89">
        <w:fldChar w:fldCharType="end"/>
      </w:r>
      <w:r w:rsidR="00E61B89">
        <w:fldChar w:fldCharType="separate"/>
      </w:r>
      <w:r w:rsidR="00E61B89">
        <w:rPr>
          <w:noProof/>
        </w:rPr>
        <w:t>(</w:t>
      </w:r>
      <w:r w:rsidR="00E61B89" w:rsidRPr="007F38EE">
        <w:rPr>
          <w:smallCaps/>
          <w:noProof/>
        </w:rPr>
        <w:t>Psych</w:t>
      </w:r>
      <w:r w:rsidR="00E61B89" w:rsidRPr="007F38EE">
        <w:rPr>
          <w:i/>
          <w:noProof/>
        </w:rPr>
        <w:t xml:space="preserve"> et al.</w:t>
      </w:r>
      <w:r w:rsidR="00E61B89">
        <w:rPr>
          <w:noProof/>
        </w:rPr>
        <w:t xml:space="preserve"> 2015)</w:t>
      </w:r>
      <w:r w:rsidR="00E61B89">
        <w:fldChar w:fldCharType="end"/>
      </w:r>
      <w:r w:rsidR="00E61B89" w:rsidRPr="008019A4">
        <w:t xml:space="preserve">. This resource contains ~79,000 brain-active enhancers, sets of Hi-C linkages, and topologically associating domains; single-cell expression profiles for many cell types; </w:t>
      </w:r>
      <w:proofErr w:type="spellStart"/>
      <w:r w:rsidR="00E61B89">
        <w:t>e</w:t>
      </w:r>
      <w:r w:rsidR="00E61B89" w:rsidRPr="008019A4">
        <w:t>QTLs</w:t>
      </w:r>
      <w:proofErr w:type="spellEnd"/>
      <w:r w:rsidR="00E61B89" w:rsidRPr="008019A4">
        <w:t xml:space="preserve">; and further QTLs associated with chromatin, splicing, and cell-type proportions (so-called cell fraction QTLs, or </w:t>
      </w:r>
      <w:proofErr w:type="spellStart"/>
      <w:r w:rsidR="00E61B89" w:rsidRPr="008019A4">
        <w:t>fQTLs</w:t>
      </w:r>
      <w:proofErr w:type="spellEnd"/>
      <w:r w:rsidR="00E61B89" w:rsidRPr="008019A4">
        <w:t>).</w:t>
      </w:r>
    </w:p>
    <w:p w14:paraId="25C4B8C9" w14:textId="06F1C553" w:rsidR="002B50E9" w:rsidRDefault="002B50E9" w:rsidP="00E61B89"/>
    <w:p w14:paraId="1E1B644A" w14:textId="6CF281EA" w:rsidR="00E61B89" w:rsidRPr="00F86FAC" w:rsidRDefault="00E61B89" w:rsidP="00E61B89">
      <w:pPr>
        <w:widowControl w:val="0"/>
      </w:pPr>
      <w:r>
        <w:t>We</w:t>
      </w:r>
      <w:r w:rsidRPr="00F86FAC">
        <w:t xml:space="preserve"> have extensive experience in analyzing single</w:t>
      </w:r>
      <w:r>
        <w:t>-</w:t>
      </w:r>
      <w:r w:rsidRPr="00F86FAC">
        <w:t xml:space="preserve">cell data for inferring cell-type-specific </w:t>
      </w:r>
      <w:proofErr w:type="spellStart"/>
      <w:r w:rsidRPr="00F86FAC">
        <w:t>eQTLs</w:t>
      </w:r>
      <w:proofErr w:type="spellEnd"/>
      <w:r w:rsidRPr="00F86FAC">
        <w:t xml:space="preserve">. </w:t>
      </w:r>
      <w:r>
        <w:t>In a paper under revision, w</w:t>
      </w:r>
      <w:r w:rsidRPr="00F86FAC">
        <w:t>e integrate</w:t>
      </w:r>
      <w:r>
        <w:t>d</w:t>
      </w:r>
      <w:r w:rsidRPr="00F86FAC">
        <w:t xml:space="preserve"> single-nucleus, multi-omics datasets from the </w:t>
      </w:r>
      <w:proofErr w:type="spellStart"/>
      <w:r w:rsidRPr="00F86FAC">
        <w:t>PsychENCODE</w:t>
      </w:r>
      <w:proofErr w:type="spellEnd"/>
      <w:r w:rsidRPr="00F86FAC">
        <w:t xml:space="preserve"> consortium to create a uniformly processed resource comprising &gt;2.8M nuclei from the prefrontal cortex across 388 individuals. Across 17 distinct cell types, we identif</w:t>
      </w:r>
      <w:r>
        <w:t>ied</w:t>
      </w:r>
      <w:r w:rsidRPr="00F86FAC">
        <w:t xml:space="preserve"> &gt;1.4M single-cell </w:t>
      </w:r>
      <w:proofErr w:type="spellStart"/>
      <w:r w:rsidRPr="00F86FAC">
        <w:t>eQTLs</w:t>
      </w:r>
      <w:proofErr w:type="spellEnd"/>
      <w:r w:rsidRPr="00F86FAC">
        <w:t xml:space="preserve"> (termed “</w:t>
      </w:r>
      <w:proofErr w:type="spellStart"/>
      <w:r w:rsidRPr="00F86FAC">
        <w:t>scQTLs</w:t>
      </w:r>
      <w:proofErr w:type="spellEnd"/>
      <w:r w:rsidRPr="00F86FAC">
        <w:t>”), with an average of &gt;85K cis-</w:t>
      </w:r>
      <w:proofErr w:type="spellStart"/>
      <w:r w:rsidRPr="00F86FAC">
        <w:t>eQTLs</w:t>
      </w:r>
      <w:proofErr w:type="spellEnd"/>
      <w:r w:rsidRPr="00F86FAC">
        <w:t xml:space="preserve"> per cell type and ~690 </w:t>
      </w:r>
      <w:proofErr w:type="spellStart"/>
      <w:r w:rsidRPr="00F86FAC">
        <w:t>eGenes</w:t>
      </w:r>
      <w:proofErr w:type="spellEnd"/>
      <w:r w:rsidRPr="00F86FAC">
        <w:t xml:space="preserve"> per cell type. Our </w:t>
      </w:r>
      <w:proofErr w:type="spellStart"/>
      <w:r w:rsidRPr="00F86FAC">
        <w:t>scQTLs</w:t>
      </w:r>
      <w:proofErr w:type="spellEnd"/>
      <w:r w:rsidRPr="00F86FAC">
        <w:t xml:space="preserve"> are strongly enriched in narrow regions around the transcription start sites, and many of them are cell-type-specific (though ~47% of them appear in more than one cell type). To perform our </w:t>
      </w:r>
      <w:proofErr w:type="spellStart"/>
      <w:r w:rsidRPr="00F86FAC">
        <w:t>scQTLs</w:t>
      </w:r>
      <w:proofErr w:type="spellEnd"/>
      <w:r w:rsidRPr="00F86FAC">
        <w:t xml:space="preserve"> search, we followed the same general procedure used by </w:t>
      </w:r>
      <w:proofErr w:type="spellStart"/>
      <w:r w:rsidRPr="00F86FAC">
        <w:t>GTEx</w:t>
      </w:r>
      <w:proofErr w:type="spellEnd"/>
      <w:r w:rsidRPr="00F86FAC">
        <w:t xml:space="preserve">, including conservative filtering on the cell-type level when generating </w:t>
      </w:r>
      <w:proofErr w:type="spellStart"/>
      <w:r w:rsidRPr="00F86FAC">
        <w:t>pseudobulk</w:t>
      </w:r>
      <w:proofErr w:type="spellEnd"/>
      <w:r w:rsidRPr="00F86FAC">
        <w:t xml:space="preserve"> data. We use</w:t>
      </w:r>
      <w:r>
        <w:t>d</w:t>
      </w:r>
      <w:r w:rsidRPr="00F86FAC">
        <w:t xml:space="preserve"> this set of </w:t>
      </w:r>
      <w:proofErr w:type="spellStart"/>
      <w:r w:rsidRPr="00F86FAC">
        <w:t>scQTLs</w:t>
      </w:r>
      <w:proofErr w:type="spellEnd"/>
      <w:r w:rsidRPr="00F86FAC">
        <w:t xml:space="preserve"> as our "core </w:t>
      </w:r>
      <w:proofErr w:type="spellStart"/>
      <w:r w:rsidRPr="00F86FAC">
        <w:t>callset</w:t>
      </w:r>
      <w:proofErr w:type="spellEnd"/>
      <w:r w:rsidRPr="00F86FAC">
        <w:t xml:space="preserve">" for downstream analyses. Furthermore, ~30% of the </w:t>
      </w:r>
      <w:proofErr w:type="spellStart"/>
      <w:r w:rsidRPr="00F86FAC">
        <w:t>scQTLs</w:t>
      </w:r>
      <w:proofErr w:type="spellEnd"/>
      <w:r w:rsidRPr="00F86FAC">
        <w:t xml:space="preserve"> overlap with bulk cis-</w:t>
      </w:r>
      <w:proofErr w:type="spellStart"/>
      <w:r w:rsidRPr="00F86FAC">
        <w:t>eQTLs</w:t>
      </w:r>
      <w:proofErr w:type="spellEnd"/>
    </w:p>
    <w:p w14:paraId="1BE33E81" w14:textId="77777777" w:rsidR="00E61B89" w:rsidRPr="005F5F38" w:rsidRDefault="00E61B89" w:rsidP="00E61B89">
      <w:pPr>
        <w:widowControl w:val="0"/>
        <w:rPr>
          <w:sz w:val="16"/>
          <w:szCs w:val="16"/>
        </w:rPr>
      </w:pPr>
    </w:p>
    <w:p w14:paraId="77E1A99C" w14:textId="77777777" w:rsidR="00E61B89" w:rsidRDefault="00E61B89" w:rsidP="00E61B89">
      <w:pPr>
        <w:widowControl w:val="0"/>
        <w:rPr>
          <w:color w:val="212121"/>
        </w:rPr>
      </w:pPr>
      <w:r w:rsidRPr="00F86FAC">
        <w:t xml:space="preserve">Note the sparsity intrinsic to snRNA-seq data reduces power, particularly for the rarer cell types. Thus, </w:t>
      </w:r>
      <w:r>
        <w:t xml:space="preserve">in our single-cell </w:t>
      </w:r>
      <w:proofErr w:type="spellStart"/>
      <w:r>
        <w:t>eQTL</w:t>
      </w:r>
      <w:proofErr w:type="spellEnd"/>
      <w:r>
        <w:t xml:space="preserve"> analysis, </w:t>
      </w:r>
      <w:r w:rsidRPr="00F86FAC">
        <w:rPr>
          <w:color w:val="212121"/>
        </w:rPr>
        <w:t>we implement</w:t>
      </w:r>
      <w:r>
        <w:rPr>
          <w:color w:val="212121"/>
        </w:rPr>
        <w:t>ed</w:t>
      </w:r>
      <w:r w:rsidRPr="00F86FAC">
        <w:rPr>
          <w:color w:val="212121"/>
        </w:rPr>
        <w:t xml:space="preserve"> a Bayesian linear mixed-effects model to identify more </w:t>
      </w:r>
      <w:proofErr w:type="spellStart"/>
      <w:r w:rsidRPr="00F86FAC">
        <w:rPr>
          <w:color w:val="212121"/>
        </w:rPr>
        <w:t>scQTLs</w:t>
      </w:r>
      <w:proofErr w:type="spellEnd"/>
      <w:r w:rsidRPr="00F86FAC">
        <w:rPr>
          <w:color w:val="212121"/>
        </w:rPr>
        <w:t xml:space="preserve"> for these rare cell types</w:t>
      </w:r>
      <w:r>
        <w:rPr>
          <w:color w:val="212121"/>
        </w:rPr>
        <w:t xml:space="preserve">, </w:t>
      </w:r>
      <w:r w:rsidRPr="00F86FAC">
        <w:rPr>
          <w:color w:val="212121"/>
        </w:rPr>
        <w:t xml:space="preserve">which we term “Bayesian </w:t>
      </w:r>
      <w:proofErr w:type="spellStart"/>
      <w:r w:rsidRPr="00F86FAC">
        <w:rPr>
          <w:color w:val="212121"/>
        </w:rPr>
        <w:t>scQTLs</w:t>
      </w:r>
      <w:proofErr w:type="spellEnd"/>
      <w:r w:rsidRPr="00F86FAC">
        <w:rPr>
          <w:color w:val="212121"/>
        </w:rPr>
        <w:t>”. Specifically, we quantif</w:t>
      </w:r>
      <w:r>
        <w:rPr>
          <w:color w:val="212121"/>
        </w:rPr>
        <w:t>ied</w:t>
      </w:r>
      <w:r w:rsidRPr="00F86FAC">
        <w:rPr>
          <w:color w:val="212121"/>
        </w:rPr>
        <w:t xml:space="preserve"> the relationship between genotype dosage and gene expression using a Bayesian linear mixed effects model</w:t>
      </w:r>
      <w:r>
        <w:rPr>
          <w:color w:val="212121"/>
        </w:rPr>
        <w:t xml:space="preserve">, as shown in Figure 1. </w:t>
      </w:r>
    </w:p>
    <w:p w14:paraId="2734C234" w14:textId="77777777" w:rsidR="00E61B89" w:rsidRDefault="00E61B89" w:rsidP="00E61B89">
      <w:pPr>
        <w:widowControl w:val="0"/>
        <w:jc w:val="center"/>
        <w:rPr>
          <w:color w:val="212121"/>
        </w:rPr>
      </w:pPr>
      <w:r w:rsidRPr="00DD019E">
        <w:rPr>
          <w:noProof/>
          <w:color w:val="212121"/>
        </w:rPr>
        <w:drawing>
          <wp:inline distT="0" distB="0" distL="0" distR="0" wp14:anchorId="4EF03920" wp14:editId="70CC6507">
            <wp:extent cx="3591339" cy="1999511"/>
            <wp:effectExtent l="0" t="0" r="3175" b="0"/>
            <wp:docPr id="921025234" name="Picture 921025234" descr="A screenshot of a computer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003FEA20-F309-1E49-81AD-FD077B5C6D2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21025234" name="Picture 921025234" descr="A screenshot of a computer&#10;&#10;Description automatically generated">
                      <a:extLst>
                        <a:ext uri="{FF2B5EF4-FFF2-40B4-BE49-F238E27FC236}">
                          <a16:creationId xmlns:a16="http://schemas.microsoft.com/office/drawing/2014/main" id="{003FEA20-F309-1E49-81AD-FD077B5C6D2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5"/>
                    <a:srcRect l="2083" t="7306" r="2083" b="7315"/>
                    <a:stretch/>
                  </pic:blipFill>
                  <pic:spPr>
                    <a:xfrm>
                      <a:off x="0" y="0"/>
                      <a:ext cx="3607918" cy="20087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0B1A89" w14:textId="77777777" w:rsidR="00E61B89" w:rsidRPr="00DD019E" w:rsidRDefault="00E61B89" w:rsidP="00E61B89">
      <w:pPr>
        <w:widowControl w:val="0"/>
        <w:jc w:val="center"/>
        <w:rPr>
          <w:b/>
          <w:bCs/>
          <w:color w:val="212121"/>
          <w:sz w:val="20"/>
          <w:szCs w:val="20"/>
        </w:rPr>
      </w:pPr>
      <w:r w:rsidRPr="00DD019E">
        <w:rPr>
          <w:b/>
          <w:bCs/>
          <w:color w:val="212121"/>
          <w:sz w:val="20"/>
          <w:szCs w:val="20"/>
        </w:rPr>
        <w:t>Figure 1. Hierarchical Bayesian model for single</w:t>
      </w:r>
      <w:r>
        <w:rPr>
          <w:b/>
          <w:bCs/>
          <w:color w:val="212121"/>
          <w:sz w:val="20"/>
          <w:szCs w:val="20"/>
        </w:rPr>
        <w:t>-</w:t>
      </w:r>
      <w:r w:rsidRPr="00DD019E">
        <w:rPr>
          <w:b/>
          <w:bCs/>
          <w:color w:val="212121"/>
          <w:sz w:val="20"/>
          <w:szCs w:val="20"/>
        </w:rPr>
        <w:t xml:space="preserve">cell </w:t>
      </w:r>
      <w:proofErr w:type="spellStart"/>
      <w:r w:rsidRPr="00DD019E">
        <w:rPr>
          <w:b/>
          <w:bCs/>
          <w:color w:val="212121"/>
          <w:sz w:val="20"/>
          <w:szCs w:val="20"/>
        </w:rPr>
        <w:t>eQTL</w:t>
      </w:r>
      <w:proofErr w:type="spellEnd"/>
      <w:r w:rsidRPr="00DD019E">
        <w:rPr>
          <w:b/>
          <w:bCs/>
          <w:color w:val="212121"/>
          <w:sz w:val="20"/>
          <w:szCs w:val="20"/>
        </w:rPr>
        <w:t xml:space="preserve"> analysis</w:t>
      </w:r>
    </w:p>
    <w:p w14:paraId="7B05C4D8" w14:textId="77777777" w:rsidR="00E61B89" w:rsidRPr="00DD019E" w:rsidRDefault="00E61B89" w:rsidP="00E61B89">
      <w:pPr>
        <w:widowControl w:val="0"/>
        <w:rPr>
          <w:color w:val="212121"/>
          <w:sz w:val="10"/>
          <w:szCs w:val="10"/>
        </w:rPr>
      </w:pPr>
    </w:p>
    <w:p w14:paraId="275D92D3" w14:textId="77777777" w:rsidR="00E61B89" w:rsidRPr="00F86FAC" w:rsidRDefault="00E61B89" w:rsidP="00E61B89">
      <w:pPr>
        <w:widowControl w:val="0"/>
        <w:rPr>
          <w:color w:val="212121"/>
        </w:rPr>
      </w:pPr>
      <w:r w:rsidRPr="00F86FAC">
        <w:rPr>
          <w:color w:val="212121"/>
        </w:rPr>
        <w:t xml:space="preserve">In this model, the QTL effect size from each cell type (for example, the effect size </w:t>
      </w:r>
      <w:r w:rsidRPr="00421F2B">
        <w:rPr>
          <w:i/>
          <w:iCs/>
          <w:color w:val="212121"/>
        </w:rPr>
        <w:t>β</w:t>
      </w:r>
      <w:r w:rsidRPr="00421F2B">
        <w:rPr>
          <w:i/>
          <w:iCs/>
          <w:color w:val="212121"/>
          <w:vertAlign w:val="subscript"/>
        </w:rPr>
        <w:t>Astro</w:t>
      </w:r>
      <w:r w:rsidRPr="00F86FAC">
        <w:rPr>
          <w:color w:val="212121"/>
        </w:rPr>
        <w:t xml:space="preserve"> in the cell type Astrocytes) is estimated by considering a prior distribution p(</w:t>
      </w:r>
      <w:r w:rsidRPr="00341723">
        <w:rPr>
          <w:i/>
          <w:iCs/>
          <w:color w:val="212121"/>
        </w:rPr>
        <w:t>β</w:t>
      </w:r>
      <w:r w:rsidRPr="00341723">
        <w:rPr>
          <w:i/>
          <w:iCs/>
          <w:color w:val="212121"/>
          <w:vertAlign w:val="subscript"/>
        </w:rPr>
        <w:t>Astro</w:t>
      </w:r>
      <w:r w:rsidRPr="00F86FAC">
        <w:rPr>
          <w:color w:val="212121"/>
        </w:rPr>
        <w:t>) ~ Normal (</w:t>
      </w:r>
      <w:r w:rsidRPr="00341723">
        <w:rPr>
          <w:i/>
          <w:iCs/>
          <w:color w:val="212121"/>
        </w:rPr>
        <w:t>Θ</w:t>
      </w:r>
      <w:r w:rsidRPr="00F86FAC">
        <w:rPr>
          <w:color w:val="212121"/>
        </w:rPr>
        <w:t xml:space="preserve">, </w:t>
      </w:r>
      <w:r w:rsidRPr="00341723">
        <w:rPr>
          <w:i/>
          <w:iCs/>
          <w:color w:val="212121"/>
        </w:rPr>
        <w:t>Σ</w:t>
      </w:r>
      <w:r w:rsidRPr="00F86FAC">
        <w:rPr>
          <w:color w:val="212121"/>
        </w:rPr>
        <w:t xml:space="preserve">). In turn, </w:t>
      </w:r>
      <w:r w:rsidRPr="00341723">
        <w:rPr>
          <w:i/>
          <w:iCs/>
          <w:color w:val="212121"/>
        </w:rPr>
        <w:t>Θ</w:t>
      </w:r>
      <w:r w:rsidRPr="00F86FAC">
        <w:rPr>
          <w:color w:val="212121"/>
        </w:rPr>
        <w:t xml:space="preserve"> and Σ also have their respective prior distributions, and our objective is to approximate the joint posterior d</w:t>
      </w:r>
      <w:r>
        <w:rPr>
          <w:color w:val="212121"/>
        </w:rPr>
        <w:t>istribution</w:t>
      </w:r>
      <w:r w:rsidRPr="00F86FAC">
        <w:rPr>
          <w:color w:val="212121"/>
        </w:rPr>
        <w:t xml:space="preserve"> p(</w:t>
      </w:r>
      <w:r w:rsidRPr="00341723">
        <w:rPr>
          <w:i/>
          <w:iCs/>
          <w:color w:val="212121"/>
        </w:rPr>
        <w:t>β</w:t>
      </w:r>
      <w:r w:rsidRPr="00341723">
        <w:rPr>
          <w:i/>
          <w:iCs/>
          <w:color w:val="212121"/>
          <w:vertAlign w:val="subscript"/>
        </w:rPr>
        <w:t>Astro</w:t>
      </w:r>
      <w:r w:rsidRPr="00341723">
        <w:rPr>
          <w:i/>
          <w:iCs/>
          <w:color w:val="212121"/>
        </w:rPr>
        <w:t>, β</w:t>
      </w:r>
      <w:r w:rsidRPr="00341723">
        <w:rPr>
          <w:i/>
          <w:iCs/>
          <w:color w:val="212121"/>
          <w:vertAlign w:val="subscript"/>
        </w:rPr>
        <w:t>OPC</w:t>
      </w:r>
      <w:r w:rsidRPr="00341723">
        <w:rPr>
          <w:i/>
          <w:iCs/>
          <w:color w:val="212121"/>
        </w:rPr>
        <w:t>, β</w:t>
      </w:r>
      <w:r w:rsidRPr="00341723">
        <w:rPr>
          <w:i/>
          <w:iCs/>
          <w:color w:val="212121"/>
          <w:vertAlign w:val="subscript"/>
        </w:rPr>
        <w:t>Endothelial</w:t>
      </w:r>
      <w:r w:rsidRPr="00341723">
        <w:rPr>
          <w:i/>
          <w:iCs/>
          <w:color w:val="212121"/>
        </w:rPr>
        <w:t>, … β</w:t>
      </w:r>
      <w:r w:rsidRPr="00341723">
        <w:rPr>
          <w:i/>
          <w:iCs/>
          <w:color w:val="212121"/>
          <w:vertAlign w:val="subscript"/>
        </w:rPr>
        <w:t>Oligo</w:t>
      </w:r>
      <w:r w:rsidRPr="00341723">
        <w:rPr>
          <w:i/>
          <w:iCs/>
          <w:color w:val="212121"/>
        </w:rPr>
        <w:t>, Θ, Σ, σ</w:t>
      </w:r>
      <w:r w:rsidRPr="00341723">
        <w:rPr>
          <w:i/>
          <w:iCs/>
          <w:color w:val="212121"/>
          <w:vertAlign w:val="superscript"/>
        </w:rPr>
        <w:t>-2</w:t>
      </w:r>
      <w:r w:rsidRPr="00341723">
        <w:rPr>
          <w:i/>
          <w:iCs/>
          <w:color w:val="212121"/>
        </w:rPr>
        <w:t xml:space="preserve"> | X, Y</w:t>
      </w:r>
      <w:r w:rsidRPr="00F86FAC">
        <w:rPr>
          <w:color w:val="212121"/>
        </w:rPr>
        <w:t>)</w:t>
      </w:r>
      <w:r>
        <w:rPr>
          <w:color w:val="212121"/>
        </w:rPr>
        <w:t xml:space="preserve">, </w:t>
      </w:r>
      <w:r w:rsidRPr="00F86FAC">
        <w:rPr>
          <w:color w:val="212121"/>
        </w:rPr>
        <w:t xml:space="preserve">with </w:t>
      </w:r>
      <w:r w:rsidRPr="00341723">
        <w:rPr>
          <w:i/>
          <w:iCs/>
          <w:color w:val="212121"/>
        </w:rPr>
        <w:t>X</w:t>
      </w:r>
      <w:r w:rsidRPr="00F86FAC">
        <w:rPr>
          <w:color w:val="212121"/>
        </w:rPr>
        <w:t xml:space="preserve"> </w:t>
      </w:r>
      <w:r>
        <w:rPr>
          <w:color w:val="212121"/>
        </w:rPr>
        <w:t>denoting</w:t>
      </w:r>
      <w:r w:rsidRPr="00F86FAC">
        <w:rPr>
          <w:color w:val="212121"/>
        </w:rPr>
        <w:t xml:space="preserve"> the genotype</w:t>
      </w:r>
      <w:r>
        <w:rPr>
          <w:color w:val="212121"/>
        </w:rPr>
        <w:t>s</w:t>
      </w:r>
      <w:r w:rsidRPr="00F86FAC">
        <w:rPr>
          <w:color w:val="212121"/>
        </w:rPr>
        <w:t xml:space="preserve"> and Y the gene expression within a given cell type. </w:t>
      </w:r>
      <w:r>
        <w:rPr>
          <w:color w:val="212121"/>
        </w:rPr>
        <w:t>Because the</w:t>
      </w:r>
      <w:r w:rsidRPr="00F86FAC">
        <w:rPr>
          <w:color w:val="212121"/>
        </w:rPr>
        <w:t xml:space="preserve"> joint posterior d</w:t>
      </w:r>
      <w:r>
        <w:rPr>
          <w:color w:val="212121"/>
        </w:rPr>
        <w:t>istribution</w:t>
      </w:r>
      <w:r w:rsidRPr="00F86FAC">
        <w:rPr>
          <w:color w:val="212121"/>
        </w:rPr>
        <w:t xml:space="preserve"> </w:t>
      </w:r>
      <w:r>
        <w:rPr>
          <w:color w:val="212121"/>
        </w:rPr>
        <w:t>has no</w:t>
      </w:r>
      <w:r w:rsidRPr="00F86FAC">
        <w:rPr>
          <w:color w:val="212121"/>
        </w:rPr>
        <w:t xml:space="preserve"> closed-form expression, we</w:t>
      </w:r>
      <w:r>
        <w:rPr>
          <w:color w:val="212121"/>
        </w:rPr>
        <w:t xml:space="preserve"> </w:t>
      </w:r>
      <w:r w:rsidRPr="00F86FAC">
        <w:rPr>
          <w:color w:val="212121"/>
        </w:rPr>
        <w:t>use</w:t>
      </w:r>
      <w:r>
        <w:rPr>
          <w:color w:val="212121"/>
        </w:rPr>
        <w:t>d</w:t>
      </w:r>
      <w:r w:rsidRPr="00F86FAC">
        <w:rPr>
          <w:color w:val="212121"/>
        </w:rPr>
        <w:t xml:space="preserve"> </w:t>
      </w:r>
      <w:proofErr w:type="gramStart"/>
      <w:r w:rsidRPr="00F86FAC">
        <w:rPr>
          <w:color w:val="212121"/>
        </w:rPr>
        <w:t>Gibbs</w:t>
      </w:r>
      <w:proofErr w:type="gramEnd"/>
      <w:r w:rsidRPr="00F86FAC">
        <w:rPr>
          <w:color w:val="212121"/>
        </w:rPr>
        <w:t xml:space="preserve"> sampling to approximate this distribution. Under this scheme, the hierarchical nature of the system’s setup allows for effects to be shared between cell types via global parameters </w:t>
      </w:r>
      <w:r w:rsidRPr="00341723">
        <w:rPr>
          <w:i/>
          <w:iCs/>
          <w:color w:val="212121"/>
        </w:rPr>
        <w:t>Θ</w:t>
      </w:r>
      <w:r w:rsidRPr="00F86FAC">
        <w:rPr>
          <w:color w:val="212121"/>
        </w:rPr>
        <w:t xml:space="preserve"> and </w:t>
      </w:r>
      <w:r w:rsidRPr="00341723">
        <w:rPr>
          <w:i/>
          <w:iCs/>
          <w:color w:val="212121"/>
        </w:rPr>
        <w:t>Σ</w:t>
      </w:r>
      <w:r w:rsidRPr="00F86FAC">
        <w:rPr>
          <w:color w:val="212121"/>
        </w:rPr>
        <w:t>.</w:t>
      </w:r>
    </w:p>
    <w:p w14:paraId="114AD7DE" w14:textId="77777777" w:rsidR="00A165F4" w:rsidRDefault="00A165F4" w:rsidP="00E61B89"/>
    <w:p w14:paraId="787ACC12" w14:textId="77777777" w:rsidR="002A4576" w:rsidRDefault="002A4576" w:rsidP="00E61B89">
      <w:r>
        <w:rPr>
          <w:b/>
          <w:bCs/>
        </w:rPr>
        <w:t xml:space="preserve">Gerstein lab experience in </w:t>
      </w:r>
      <w:r>
        <w:rPr>
          <w:b/>
          <w:bCs/>
        </w:rPr>
        <w:t>i</w:t>
      </w:r>
      <w:r w:rsidR="00E61B89" w:rsidRPr="008019A4">
        <w:rPr>
          <w:b/>
          <w:bCs/>
        </w:rPr>
        <w:t>soform analysis.</w:t>
      </w:r>
    </w:p>
    <w:p w14:paraId="1987FD28" w14:textId="4C576B8A" w:rsidR="002A4576" w:rsidRDefault="00E61B89" w:rsidP="00E61B89">
      <w:r w:rsidRPr="008019A4">
        <w:t xml:space="preserve">We have broad experience in identifying genetic </w:t>
      </w:r>
      <w:r>
        <w:t>variants</w:t>
      </w:r>
      <w:r w:rsidRPr="008019A4">
        <w:t xml:space="preserve"> that regulate isoform-specific expression in </w:t>
      </w:r>
      <w:r>
        <w:t>various</w:t>
      </w:r>
      <w:r w:rsidRPr="008019A4">
        <w:t xml:space="preserve"> data modalit</w:t>
      </w:r>
      <w:r>
        <w:t>ies</w:t>
      </w:r>
      <w:r w:rsidRPr="008019A4">
        <w:t xml:space="preserve"> and disease contexts. For example, we identified &gt;2.6 million </w:t>
      </w:r>
      <w:proofErr w:type="spellStart"/>
      <w:r w:rsidRPr="008019A4">
        <w:t>isoQTLs</w:t>
      </w:r>
      <w:proofErr w:type="spellEnd"/>
      <w:r w:rsidRPr="008019A4">
        <w:t xml:space="preserve"> from short-read bulk RNA-Seq of the adult brain using a standardized </w:t>
      </w:r>
      <w:proofErr w:type="spellStart"/>
      <w:r w:rsidRPr="008019A4">
        <w:t>GTEx</w:t>
      </w:r>
      <w:proofErr w:type="spellEnd"/>
      <w:r w:rsidRPr="008019A4">
        <w:t xml:space="preserve"> pipeline </w:t>
      </w:r>
      <w:r>
        <w:fldChar w:fldCharType="begin">
          <w:fldData xml:space="preserve">PEVuZE5vdGU+PENpdGU+PEF1dGhvcj5XYW5nPC9BdXRob3I+PFllYXI+MjAxODwvWWVhcj48UmVj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XYW5nPC9BdXRob3I+PFllYXI+MjAxODwvWWVhcj48UmVj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r w:rsidRPr="00FA01B6">
        <w:rPr>
          <w:smallCaps/>
          <w:noProof/>
        </w:rPr>
        <w:t>Wang</w:t>
      </w:r>
      <w:r w:rsidRPr="00FA01B6">
        <w:rPr>
          <w:i/>
          <w:noProof/>
        </w:rPr>
        <w:t xml:space="preserve"> et al.</w:t>
      </w:r>
      <w:r>
        <w:rPr>
          <w:noProof/>
        </w:rPr>
        <w:t xml:space="preserve"> 2018)</w:t>
      </w:r>
      <w:r>
        <w:fldChar w:fldCharType="end"/>
      </w:r>
      <w:r w:rsidRPr="008019A4">
        <w:t xml:space="preserve">. We calculated QTL </w:t>
      </w:r>
      <w:proofErr w:type="spellStart"/>
      <w:r w:rsidRPr="008019A4">
        <w:t>callsets</w:t>
      </w:r>
      <w:proofErr w:type="spellEnd"/>
      <w:r w:rsidRPr="008019A4">
        <w:t xml:space="preserve"> with multiple strict quality control levels, including &gt;600k </w:t>
      </w:r>
      <w:proofErr w:type="spellStart"/>
      <w:r w:rsidRPr="008019A4">
        <w:t>isoQTLs</w:t>
      </w:r>
      <w:proofErr w:type="spellEnd"/>
      <w:r w:rsidRPr="008019A4">
        <w:t xml:space="preserve"> in high-confidence expressed genes (&gt;5 FPKM). </w:t>
      </w:r>
      <w:r>
        <w:t>We recently</w:t>
      </w:r>
      <w:r w:rsidRPr="008019A4">
        <w:t xml:space="preserve"> sought to identify </w:t>
      </w:r>
      <w:proofErr w:type="spellStart"/>
      <w:r w:rsidRPr="008019A4">
        <w:t>isoQTLs</w:t>
      </w:r>
      <w:proofErr w:type="spellEnd"/>
      <w:r w:rsidRPr="008019A4">
        <w:t xml:space="preserve"> in 388 short read single-cell RNA-Seq datasets from the adult dorsolateral prefrontal cortex. We implemented a novel pipeline that integrated single-cell isoform </w:t>
      </w:r>
      <w:r w:rsidRPr="008019A4">
        <w:lastRenderedPageBreak/>
        <w:t xml:space="preserve">quantification using the SCASA package, strict quality control to create normalized </w:t>
      </w:r>
      <w:proofErr w:type="spellStart"/>
      <w:r w:rsidRPr="008019A4">
        <w:t>pseudobulk</w:t>
      </w:r>
      <w:proofErr w:type="spellEnd"/>
      <w:r w:rsidRPr="008019A4">
        <w:t xml:space="preserve"> expression matrices, and </w:t>
      </w:r>
      <w:proofErr w:type="spellStart"/>
      <w:r w:rsidRPr="008019A4">
        <w:t>isoQTL</w:t>
      </w:r>
      <w:proofErr w:type="spellEnd"/>
      <w:r w:rsidRPr="008019A4">
        <w:t xml:space="preserve"> calculation with permuted multiple testing correction using the bulk RNA-based sQTLseekeR2 package </w:t>
      </w:r>
      <w:r>
        <w:fldChar w:fldCharType="begin">
          <w:fldData xml:space="preserve">PEVuZE5vdGU+PENpdGU+PEF1dGhvcj5HYXJyaWRvLU1hcnRpbjwvQXV0aG9yPjxZZWFyPjIwMjE8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HYXJyaWRvLU1hcnRpbjwvQXV0aG9yPjxZZWFyPjIwMjE8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r w:rsidRPr="00FA01B6">
        <w:rPr>
          <w:smallCaps/>
          <w:noProof/>
        </w:rPr>
        <w:t>Garrido-Martin</w:t>
      </w:r>
      <w:r w:rsidRPr="00FA01B6">
        <w:rPr>
          <w:i/>
          <w:noProof/>
        </w:rPr>
        <w:t xml:space="preserve"> et al.</w:t>
      </w:r>
      <w:r>
        <w:rPr>
          <w:noProof/>
        </w:rPr>
        <w:t xml:space="preserve"> 2021; </w:t>
      </w:r>
      <w:r w:rsidRPr="00FA01B6">
        <w:rPr>
          <w:smallCaps/>
          <w:noProof/>
        </w:rPr>
        <w:t>Pan</w:t>
      </w:r>
      <w:r w:rsidRPr="00FA01B6">
        <w:rPr>
          <w:i/>
          <w:noProof/>
        </w:rPr>
        <w:t xml:space="preserve"> et al.</w:t>
      </w:r>
      <w:r>
        <w:rPr>
          <w:noProof/>
        </w:rPr>
        <w:t xml:space="preserve"> 2022)</w:t>
      </w:r>
      <w:r>
        <w:fldChar w:fldCharType="end"/>
      </w:r>
      <w:r w:rsidRPr="008019A4">
        <w:t xml:space="preserve">. Due to limitations with 10X single-cell sequencing methods, many isoforms are not captured in single-cell datasets </w:t>
      </w:r>
      <w:r>
        <w:fldChar w:fldCharType="begin"/>
      </w:r>
      <w:r>
        <w:instrText xml:space="preserve"> ADDIN EN.CITE &lt;EndNote&gt;&lt;Cite&gt;&lt;Author&gt;Pan&lt;/Author&gt;&lt;Year&gt;2022&lt;/Year&gt;&lt;RecNum&gt;52&lt;/RecNum&gt;&lt;DisplayText&gt;(&lt;style face="smallcaps"&gt;Pan&lt;/style&gt;&lt;style face="italic"&gt; et al.&lt;/style&gt; 2022)&lt;/DisplayText&gt;&lt;record&gt;&lt;rec-number&gt;52&lt;/rec-number&gt;&lt;foreign-keys&gt;&lt;key app="EN" db-id="5ptdftz55eaffpe9tf3vvfzurawfzxaasx52" timestamp="1700339864"&gt;52&lt;/key&gt;&lt;/foreign-keys&gt;&lt;ref-type name="Journal Article"&gt;17&lt;/ref-type&gt;&lt;contributors&gt;&lt;authors&gt;&lt;author&gt;Pan, L.&lt;/author&gt;&lt;author&gt;Dinh, H. Q.&lt;/author&gt;&lt;author&gt;Pawitan, Y.&lt;/author&gt;&lt;author&gt;Vu, T. N.&lt;/author&gt;&lt;/authors&gt;&lt;/contributors&gt;&lt;auth-address&gt;Department of Medical Epidemiology and Biostatistics, Karolinska Institutet, 17177 Stockholm, Sweden.&amp;#xD;McArdle Laboratory for Cancer Research, Department of Oncology, School of Medicine and Public Health, University of Wisconsin-Madison, Madison, WI 53705-227, USA.&amp;#xD;Department of Biostatistics and Medical Informatics, School of Medicine and Public Health, University of Wisconsin-Madison, Madison, WI 53726, USA.&lt;/auth-address&gt;&lt;titles&gt;&lt;title&gt;Isoform-level quantification for single-cell RNA sequencing&lt;/title&gt;&lt;secondary-title&gt;Bioinformatics&lt;/secondary-title&gt;&lt;/titles&gt;&lt;periodical&gt;&lt;full-title&gt;Bioinformatics&lt;/full-title&gt;&lt;/periodical&gt;&lt;pages&gt;1287-1294&lt;/pages&gt;&lt;volume&gt;38&lt;/volume&gt;&lt;number&gt;5&lt;/number&gt;&lt;edition&gt;2021/12/06&lt;/edition&gt;&lt;keywords&gt;&lt;keyword&gt;*Gene Expression Profiling/methods&lt;/keyword&gt;&lt;keyword&gt;Sequence Analysis, RNA/methods&lt;/keyword&gt;&lt;keyword&gt;Protein Isoforms/genetics/metabolism&lt;/keyword&gt;&lt;keyword&gt;*Software&lt;/keyword&gt;&lt;keyword&gt;RNA, Messenger/genetics&lt;/keyword&gt;&lt;keyword&gt;Rna&lt;/keyword&gt;&lt;/keywords&gt;&lt;dates&gt;&lt;year&gt;2022&lt;/year&gt;&lt;pub-dates&gt;&lt;date&gt;Feb 7&lt;/date&gt;&lt;/pub-dates&gt;&lt;/dates&gt;&lt;isbn&gt;1367-4811 (Electronic)&amp;#xD;1367-4803 (Print)&amp;#xD;1367-4803 (Linking)&lt;/isbn&gt;&lt;accession-num&gt;34864849&lt;/accession-num&gt;&lt;urls&gt;&lt;related-urls&gt;&lt;url&gt;https://www.ncbi.nlm.nih.gov/pubmed/34864849&lt;/url&gt;&lt;/related-urls&gt;&lt;/urls&gt;&lt;custom2&gt;PMC8826380&lt;/custom2&gt;&lt;electronic-resource-num&gt;10.1093/bioinformatics/btab807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r w:rsidRPr="00FA01B6">
        <w:rPr>
          <w:smallCaps/>
          <w:noProof/>
        </w:rPr>
        <w:t>Pan</w:t>
      </w:r>
      <w:r w:rsidRPr="00FA01B6">
        <w:rPr>
          <w:i/>
          <w:noProof/>
        </w:rPr>
        <w:t xml:space="preserve"> et al.</w:t>
      </w:r>
      <w:r>
        <w:rPr>
          <w:noProof/>
        </w:rPr>
        <w:t xml:space="preserve"> 2022)</w:t>
      </w:r>
      <w:r>
        <w:fldChar w:fldCharType="end"/>
      </w:r>
      <w:r>
        <w:t xml:space="preserve">. </w:t>
      </w:r>
      <w:r w:rsidRPr="008019A4">
        <w:t xml:space="preserve">We </w:t>
      </w:r>
      <w:r>
        <w:t>could</w:t>
      </w:r>
      <w:r w:rsidRPr="008019A4">
        <w:t xml:space="preserve"> still identify ~750 genes with putative </w:t>
      </w:r>
      <w:proofErr w:type="spellStart"/>
      <w:r w:rsidRPr="008019A4">
        <w:t>isoQTLs</w:t>
      </w:r>
      <w:proofErr w:type="spellEnd"/>
      <w:r w:rsidRPr="008019A4">
        <w:t xml:space="preserve"> across &gt;20 cell types, such as for the GABA receptor </w:t>
      </w:r>
      <w:r w:rsidRPr="008019A4">
        <w:rPr>
          <w:i/>
        </w:rPr>
        <w:t>GABRAPL1</w:t>
      </w:r>
      <w:r w:rsidRPr="008019A4">
        <w:t xml:space="preserve"> in L5/6 excitatory neurons </w:t>
      </w:r>
      <w:r>
        <w:fldChar w:fldCharType="begin">
          <w:fldData xml:space="preserve">PEVuZE5vdGU+PENpdGU+PEF1dGhvcj5ZZTwvQXV0aG9yPjxZZWFyPjIwMjE8L1llYXI+PFJlY051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ZZTwvQXV0aG9yPjxZZWFyPjIwMjE8L1llYXI+PFJlY051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r w:rsidRPr="00EA2403">
        <w:rPr>
          <w:smallCaps/>
          <w:noProof/>
        </w:rPr>
        <w:t>Ye</w:t>
      </w:r>
      <w:r w:rsidRPr="00EA2403">
        <w:rPr>
          <w:i/>
          <w:noProof/>
        </w:rPr>
        <w:t xml:space="preserve"> et al.</w:t>
      </w:r>
      <w:r>
        <w:rPr>
          <w:noProof/>
        </w:rPr>
        <w:t xml:space="preserve"> 2021)</w:t>
      </w:r>
      <w:r>
        <w:fldChar w:fldCharType="end"/>
      </w:r>
      <w:r w:rsidRPr="008019A4">
        <w:t>. Finally, we have developed several software packages to both identify alternative splicing events (</w:t>
      </w:r>
      <w:proofErr w:type="spellStart"/>
      <w:r w:rsidRPr="008019A4">
        <w:t>IQSeq</w:t>
      </w:r>
      <w:proofErr w:type="spellEnd"/>
      <w:r w:rsidRPr="008019A4">
        <w:t xml:space="preserve">) and prioritize variants that affect splicing (VAT, RADAR, ESPRNN) </w:t>
      </w:r>
      <w:r>
        <w:fldChar w:fldCharType="begin">
          <w:fldData xml:space="preserve">PEVuZE5vdGU+PENpdGU+PEF1dGhvcj5EdTwvQXV0aG9yPjxZZWFyPjIwMTI8L1llYXI+PFJlY051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EdTwvQXV0aG9yPjxZZWFyPjIwMTI8L1llYXI+PFJlY051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r w:rsidRPr="00FA01B6">
        <w:rPr>
          <w:smallCaps/>
          <w:noProof/>
        </w:rPr>
        <w:t>Du</w:t>
      </w:r>
      <w:r w:rsidRPr="00FA01B6">
        <w:rPr>
          <w:i/>
          <w:noProof/>
        </w:rPr>
        <w:t xml:space="preserve"> et al.</w:t>
      </w:r>
      <w:r>
        <w:rPr>
          <w:noProof/>
        </w:rPr>
        <w:t xml:space="preserve"> 2012; </w:t>
      </w:r>
      <w:r w:rsidRPr="00FA01B6">
        <w:rPr>
          <w:smallCaps/>
          <w:noProof/>
        </w:rPr>
        <w:t>Habegger</w:t>
      </w:r>
      <w:r w:rsidRPr="00FA01B6">
        <w:rPr>
          <w:i/>
          <w:noProof/>
        </w:rPr>
        <w:t xml:space="preserve"> et al.</w:t>
      </w:r>
      <w:r>
        <w:rPr>
          <w:noProof/>
        </w:rPr>
        <w:t xml:space="preserve"> 2012; </w:t>
      </w:r>
      <w:r w:rsidRPr="00FA01B6">
        <w:rPr>
          <w:smallCaps/>
          <w:noProof/>
        </w:rPr>
        <w:t>Lee</w:t>
      </w:r>
      <w:r w:rsidRPr="00FA01B6">
        <w:rPr>
          <w:i/>
          <w:noProof/>
        </w:rPr>
        <w:t xml:space="preserve"> et al.</w:t>
      </w:r>
      <w:r>
        <w:rPr>
          <w:noProof/>
        </w:rPr>
        <w:t xml:space="preserve"> 2020; </w:t>
      </w:r>
      <w:r w:rsidRPr="00FA01B6">
        <w:rPr>
          <w:smallCaps/>
          <w:noProof/>
        </w:rPr>
        <w:t>Zhang</w:t>
      </w:r>
      <w:r w:rsidRPr="00FA01B6">
        <w:rPr>
          <w:i/>
          <w:noProof/>
        </w:rPr>
        <w:t xml:space="preserve"> et al.</w:t>
      </w:r>
      <w:r>
        <w:rPr>
          <w:noProof/>
        </w:rPr>
        <w:t xml:space="preserve"> 2020)</w:t>
      </w:r>
      <w:r>
        <w:fldChar w:fldCharType="end"/>
      </w:r>
      <w:r w:rsidRPr="008019A4">
        <w:t>.</w:t>
      </w:r>
      <w:bookmarkStart w:id="0" w:name="_65yv0pth56ha" w:colFirst="0" w:colLast="0"/>
      <w:bookmarkEnd w:id="0"/>
    </w:p>
    <w:p w14:paraId="50C55B95" w14:textId="77777777" w:rsidR="00E8358E" w:rsidRPr="00E8358E" w:rsidRDefault="00E8358E" w:rsidP="00E61B89"/>
    <w:p w14:paraId="5C8350C8" w14:textId="5D65C477" w:rsidR="00E61B89" w:rsidRDefault="00A165F4" w:rsidP="00E61B89">
      <w:pPr>
        <w:rPr>
          <w:b/>
          <w:bCs/>
        </w:rPr>
      </w:pPr>
      <w:r>
        <w:rPr>
          <w:b/>
          <w:bCs/>
        </w:rPr>
        <w:t>Gerstein lab experience with</w:t>
      </w:r>
      <w:r w:rsidR="00E61B89">
        <w:rPr>
          <w:b/>
          <w:bCs/>
        </w:rPr>
        <w:t xml:space="preserve"> integrating allele-specific expression </w:t>
      </w:r>
    </w:p>
    <w:p w14:paraId="65BFB4BA" w14:textId="314A9D0C" w:rsidR="00E61B89" w:rsidRPr="008019A4" w:rsidRDefault="00A165F4" w:rsidP="00E61B89">
      <w:r>
        <w:t>W</w:t>
      </w:r>
      <w:r w:rsidR="00E61B89">
        <w:t xml:space="preserve">e </w:t>
      </w:r>
      <w:r w:rsidR="00E61B89" w:rsidRPr="008019A4">
        <w:t xml:space="preserve">have extensive experience in conducting analyses related to </w:t>
      </w:r>
      <w:r w:rsidR="00E61B89">
        <w:t>allele-specific expression</w:t>
      </w:r>
      <w:r w:rsidR="00E61B89" w:rsidRPr="008019A4">
        <w:t xml:space="preserve"> and binding. We developed a computational pipeline </w:t>
      </w:r>
      <w:proofErr w:type="spellStart"/>
      <w:r w:rsidR="00E61B89" w:rsidRPr="008019A4">
        <w:t>AlleleSeq</w:t>
      </w:r>
      <w:proofErr w:type="spellEnd"/>
      <w:r w:rsidR="00E61B89" w:rsidRPr="008019A4">
        <w:t xml:space="preserve"> </w:t>
      </w:r>
      <w:r w:rsidR="00E61B89">
        <w:fldChar w:fldCharType="begin">
          <w:fldData xml:space="preserve">PEVuZE5vdGU+PENpdGU+PEF1dGhvcj5Sb3pvd3NreTwvQXV0aG9yPjxZZWFyPjIwMTE8L1llYXI+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</w:fldData>
        </w:fldChar>
      </w:r>
      <w:r w:rsidR="00E61B89">
        <w:instrText xml:space="preserve"> ADDIN EN.CITE </w:instrText>
      </w:r>
      <w:r w:rsidR="00E61B89">
        <w:fldChar w:fldCharType="begin">
          <w:fldData xml:space="preserve">PEVuZE5vdGU+PENpdGU+PEF1dGhvcj5Sb3pvd3NreTwvQXV0aG9yPjxZZWFyPjIwMTE8L1llYXI+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</w:fldData>
        </w:fldChar>
      </w:r>
      <w:r w:rsidR="00E61B89">
        <w:instrText xml:space="preserve"> ADDIN EN.CITE.DATA </w:instrText>
      </w:r>
      <w:r w:rsidR="00E61B89">
        <w:fldChar w:fldCharType="end"/>
      </w:r>
      <w:r w:rsidR="00E61B89">
        <w:fldChar w:fldCharType="separate"/>
      </w:r>
      <w:r w:rsidR="00E61B89">
        <w:rPr>
          <w:noProof/>
        </w:rPr>
        <w:t>(</w:t>
      </w:r>
      <w:r w:rsidR="00E61B89" w:rsidRPr="00FA01B6">
        <w:rPr>
          <w:smallCaps/>
          <w:noProof/>
        </w:rPr>
        <w:t>Rozowsky</w:t>
      </w:r>
      <w:r w:rsidR="00E61B89" w:rsidRPr="00FA01B6">
        <w:rPr>
          <w:i/>
          <w:noProof/>
        </w:rPr>
        <w:t xml:space="preserve"> et al.</w:t>
      </w:r>
      <w:r w:rsidR="00E61B89">
        <w:rPr>
          <w:noProof/>
        </w:rPr>
        <w:t xml:space="preserve"> 2011)</w:t>
      </w:r>
      <w:r w:rsidR="00E61B89">
        <w:fldChar w:fldCharType="end"/>
      </w:r>
      <w:r w:rsidR="00E61B89" w:rsidRPr="00DF58C3">
        <w:t xml:space="preserve"> </w:t>
      </w:r>
      <w:r w:rsidR="00E61B89" w:rsidRPr="008019A4">
        <w:t xml:space="preserve">which was originally used for identifying and quantifying </w:t>
      </w:r>
      <w:r w:rsidR="00E61B89">
        <w:t>ASE</w:t>
      </w:r>
      <w:r w:rsidR="00E61B89" w:rsidRPr="008019A4">
        <w:t xml:space="preserve"> and </w:t>
      </w:r>
      <w:r w:rsidR="00E61B89">
        <w:t xml:space="preserve">allele-specific </w:t>
      </w:r>
      <w:r w:rsidR="00E61B89" w:rsidRPr="008019A4">
        <w:t>binding</w:t>
      </w:r>
      <w:r w:rsidR="00E61B89">
        <w:t xml:space="preserve"> (ASB)</w:t>
      </w:r>
      <w:r w:rsidR="00E61B89" w:rsidRPr="008019A4">
        <w:t xml:space="preserve"> in GM12878.</w:t>
      </w:r>
      <w:r w:rsidR="00E61B89">
        <w:t xml:space="preserve"> </w:t>
      </w:r>
      <w:r w:rsidR="00E61B89" w:rsidRPr="008019A4">
        <w:t xml:space="preserve">We have applied our tool to a broad spectrum of personal and functional genomics data. We have used it in multiple large Consortium projects and publications, including ENCODE and the 1000 Genomes Project </w:t>
      </w:r>
      <w:r w:rsidR="00E61B89">
        <w:fldChar w:fldCharType="begin">
          <w:fldData xml:space="preserve">PEVuZE5vdGU+PENpdGU+PEF1dGhvcj5HZXJzdGVpbjwvQXV0aG9yPjxZZWFyPjIwMTI8L1llYXI+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</w:fldData>
        </w:fldChar>
      </w:r>
      <w:r w:rsidR="00E61B89">
        <w:instrText xml:space="preserve"> ADDIN EN.CITE </w:instrText>
      </w:r>
      <w:r w:rsidR="00E61B89">
        <w:fldChar w:fldCharType="begin">
          <w:fldData xml:space="preserve">PEVuZE5vdGU+PENpdGU+PEF1dGhvcj5HZXJzdGVpbjwvQXV0aG9yPjxZZWFyPjIwMTI8L1llYXI+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</w:fldData>
        </w:fldChar>
      </w:r>
      <w:r w:rsidR="00E61B89">
        <w:instrText xml:space="preserve"> ADDIN EN.CITE.DATA </w:instrText>
      </w:r>
      <w:r w:rsidR="00E61B89">
        <w:fldChar w:fldCharType="end"/>
      </w:r>
      <w:r w:rsidR="00E61B89">
        <w:fldChar w:fldCharType="separate"/>
      </w:r>
      <w:r w:rsidR="00E61B89">
        <w:rPr>
          <w:noProof/>
        </w:rPr>
        <w:t>(</w:t>
      </w:r>
      <w:r w:rsidR="00E61B89" w:rsidRPr="00FA01B6">
        <w:rPr>
          <w:smallCaps/>
          <w:noProof/>
        </w:rPr>
        <w:t>Djebali</w:t>
      </w:r>
      <w:r w:rsidR="00E61B89" w:rsidRPr="00FA01B6">
        <w:rPr>
          <w:i/>
          <w:noProof/>
        </w:rPr>
        <w:t xml:space="preserve"> et al.</w:t>
      </w:r>
      <w:r w:rsidR="00E61B89">
        <w:rPr>
          <w:noProof/>
        </w:rPr>
        <w:t xml:space="preserve"> 2012; </w:t>
      </w:r>
      <w:r w:rsidR="00E61B89" w:rsidRPr="00FA01B6">
        <w:rPr>
          <w:smallCaps/>
          <w:noProof/>
        </w:rPr>
        <w:t>Gerstein</w:t>
      </w:r>
      <w:r w:rsidR="00E61B89" w:rsidRPr="00FA01B6">
        <w:rPr>
          <w:i/>
          <w:noProof/>
        </w:rPr>
        <w:t xml:space="preserve"> et al.</w:t>
      </w:r>
      <w:r w:rsidR="00E61B89">
        <w:rPr>
          <w:noProof/>
        </w:rPr>
        <w:t xml:space="preserve"> 2012)</w:t>
      </w:r>
      <w:r w:rsidR="00E61B89">
        <w:fldChar w:fldCharType="end"/>
      </w:r>
      <w:r w:rsidR="00E61B89" w:rsidRPr="00DF58C3">
        <w:t xml:space="preserve"> </w:t>
      </w:r>
      <w:r w:rsidR="00E61B89">
        <w:fldChar w:fldCharType="begin">
          <w:fldData xml:space="preserve">PEVuZE5vdGU+PENpdGU+PEF1dGhvcj5LaHVyYW5hPC9BdXRob3I+PFllYXI+MjAxMzwvWWVhcj48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</w:fldData>
        </w:fldChar>
      </w:r>
      <w:r w:rsidR="00E61B89">
        <w:instrText xml:space="preserve"> ADDIN EN.CITE </w:instrText>
      </w:r>
      <w:r w:rsidR="00E61B89">
        <w:fldChar w:fldCharType="begin">
          <w:fldData xml:space="preserve">PEVuZE5vdGU+PENpdGU+PEF1dGhvcj5LaHVyYW5hPC9BdXRob3I+PFllYXI+MjAxMzwvWWVhcj48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</w:fldData>
        </w:fldChar>
      </w:r>
      <w:r w:rsidR="00E61B89">
        <w:instrText xml:space="preserve"> ADDIN EN.CITE.DATA </w:instrText>
      </w:r>
      <w:r w:rsidR="00E61B89">
        <w:fldChar w:fldCharType="end"/>
      </w:r>
      <w:r w:rsidR="00E61B89">
        <w:fldChar w:fldCharType="separate"/>
      </w:r>
      <w:r w:rsidR="00E61B89">
        <w:rPr>
          <w:noProof/>
        </w:rPr>
        <w:t>(</w:t>
      </w:r>
      <w:r w:rsidR="00E61B89" w:rsidRPr="00FA01B6">
        <w:rPr>
          <w:smallCaps/>
          <w:noProof/>
        </w:rPr>
        <w:t>Khurana</w:t>
      </w:r>
      <w:r w:rsidR="00E61B89" w:rsidRPr="00FA01B6">
        <w:rPr>
          <w:i/>
          <w:noProof/>
        </w:rPr>
        <w:t xml:space="preserve"> et al.</w:t>
      </w:r>
      <w:r w:rsidR="00E61B89">
        <w:rPr>
          <w:noProof/>
        </w:rPr>
        <w:t xml:space="preserve"> 2013)</w:t>
      </w:r>
      <w:r w:rsidR="00E61B89">
        <w:fldChar w:fldCharType="end"/>
      </w:r>
      <w:r w:rsidR="00E61B89" w:rsidRPr="008019A4">
        <w:t xml:space="preserve">. We annotated variants associated with ASE and ASB in a large pool of individuals from the 1000 Genomes Project. For this analysis, we integrated matching functional datasets (955 RNA-seq and 165 </w:t>
      </w:r>
      <w:proofErr w:type="spellStart"/>
      <w:r w:rsidR="00E61B89" w:rsidRPr="008019A4">
        <w:t>ChIP</w:t>
      </w:r>
      <w:proofErr w:type="spellEnd"/>
      <w:r w:rsidR="00E61B89" w:rsidRPr="008019A4">
        <w:t>-seq), includ</w:t>
      </w:r>
      <w:r w:rsidR="00E61B89">
        <w:t>ing</w:t>
      </w:r>
      <w:r w:rsidR="00E61B89" w:rsidRPr="008019A4">
        <w:t xml:space="preserve"> </w:t>
      </w:r>
      <w:proofErr w:type="spellStart"/>
      <w:r w:rsidR="00E61B89" w:rsidRPr="008019A4">
        <w:t>ChIP</w:t>
      </w:r>
      <w:proofErr w:type="spellEnd"/>
      <w:r w:rsidR="00E61B89" w:rsidRPr="008019A4">
        <w:t xml:space="preserve">-seq datasets from 14 lymphoblastoid cell lines in ENCODE </w:t>
      </w:r>
      <w:r w:rsidR="00E61B89">
        <w:fldChar w:fldCharType="begin">
          <w:fldData xml:space="preserve">PEVuZE5vdGU+PENpdGU+PEF1dGhvcj5DaGVuPC9BdXRob3I+PFllYXI+MjAxNjwvWWVhcj48UmVj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</w:fldData>
        </w:fldChar>
      </w:r>
      <w:r w:rsidR="00E61B89">
        <w:instrText xml:space="preserve"> ADDIN EN.CITE </w:instrText>
      </w:r>
      <w:r w:rsidR="00E61B89">
        <w:fldChar w:fldCharType="begin">
          <w:fldData xml:space="preserve">PEVuZE5vdGU+PENpdGU+PEF1dGhvcj5DaGVuPC9BdXRob3I+PFllYXI+MjAxNjwvWWVhcj48UmVj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</w:fldData>
        </w:fldChar>
      </w:r>
      <w:r w:rsidR="00E61B89">
        <w:instrText xml:space="preserve"> ADDIN EN.CITE.DATA </w:instrText>
      </w:r>
      <w:r w:rsidR="00E61B89">
        <w:fldChar w:fldCharType="end"/>
      </w:r>
      <w:r w:rsidR="00E61B89">
        <w:fldChar w:fldCharType="separate"/>
      </w:r>
      <w:r w:rsidR="00E61B89">
        <w:rPr>
          <w:noProof/>
        </w:rPr>
        <w:t>(</w:t>
      </w:r>
      <w:r w:rsidR="00E61B89" w:rsidRPr="00FA01B6">
        <w:rPr>
          <w:smallCaps/>
          <w:noProof/>
        </w:rPr>
        <w:t>Chen</w:t>
      </w:r>
      <w:r w:rsidR="00E61B89" w:rsidRPr="00FA01B6">
        <w:rPr>
          <w:i/>
          <w:noProof/>
        </w:rPr>
        <w:t xml:space="preserve"> et al.</w:t>
      </w:r>
      <w:r w:rsidR="00E61B89">
        <w:rPr>
          <w:noProof/>
        </w:rPr>
        <w:t xml:space="preserve"> 2016)</w:t>
      </w:r>
      <w:r w:rsidR="00E61B89">
        <w:fldChar w:fldCharType="end"/>
      </w:r>
      <w:r w:rsidR="00E61B89" w:rsidRPr="008019A4">
        <w:t xml:space="preserve">. </w:t>
      </w:r>
      <w:r w:rsidR="00E61B89">
        <w:t>We</w:t>
      </w:r>
      <w:r w:rsidR="00E61B89" w:rsidRPr="008019A4">
        <w:t xml:space="preserve"> detected more than 6K and 63K SNVs associated with ASB and ASE, respectively. These results were made available as an online resource, </w:t>
      </w:r>
      <w:proofErr w:type="spellStart"/>
      <w:r w:rsidR="00E61B89" w:rsidRPr="008019A4">
        <w:t>AlleleDB</w:t>
      </w:r>
      <w:proofErr w:type="spellEnd"/>
      <w:r w:rsidR="00E61B89" w:rsidRPr="008019A4">
        <w:t xml:space="preserve"> (alleledb.gersteinlab.org). Furthermore, using the extensive Roadmap dataset</w:t>
      </w:r>
      <w:r w:rsidR="00E61B89">
        <w:t>,</w:t>
      </w:r>
      <w:r w:rsidR="00E61B89" w:rsidRPr="008019A4">
        <w:t xml:space="preserve"> we constructed a high-resolution map that reveals allelic imbalances in DNA methylation, histone marks, and transcription across 71 epigenomes from 36 distinct cell and tissue types from 13 donors </w:t>
      </w:r>
      <w:r w:rsidR="00E61B89">
        <w:fldChar w:fldCharType="begin">
          <w:fldData xml:space="preserve">PEVuZE5vdGU+PENpdGU+PEF1dGhvcj5PbnVjaGljPC9BdXRob3I+PFllYXI+MjAxODwvWWVhcj48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</w:fldData>
        </w:fldChar>
      </w:r>
      <w:r w:rsidR="00E61B89">
        <w:instrText xml:space="preserve"> ADDIN EN.CITE </w:instrText>
      </w:r>
      <w:r w:rsidR="00E61B89">
        <w:fldChar w:fldCharType="begin">
          <w:fldData xml:space="preserve">PEVuZE5vdGU+PENpdGU+PEF1dGhvcj5PbnVjaGljPC9BdXRob3I+PFllYXI+MjAxODwvWWVhcj48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</w:fldData>
        </w:fldChar>
      </w:r>
      <w:r w:rsidR="00E61B89">
        <w:instrText xml:space="preserve"> ADDIN EN.CITE.DATA </w:instrText>
      </w:r>
      <w:r w:rsidR="00E61B89">
        <w:fldChar w:fldCharType="end"/>
      </w:r>
      <w:r w:rsidR="00E61B89">
        <w:fldChar w:fldCharType="separate"/>
      </w:r>
      <w:r w:rsidR="00E61B89">
        <w:rPr>
          <w:noProof/>
        </w:rPr>
        <w:t>(</w:t>
      </w:r>
      <w:r w:rsidR="00E61B89" w:rsidRPr="00F22DC0">
        <w:rPr>
          <w:smallCaps/>
          <w:noProof/>
        </w:rPr>
        <w:t>Onuchic</w:t>
      </w:r>
      <w:r w:rsidR="00E61B89" w:rsidRPr="00F22DC0">
        <w:rPr>
          <w:i/>
          <w:noProof/>
        </w:rPr>
        <w:t xml:space="preserve"> et al.</w:t>
      </w:r>
      <w:r w:rsidR="00E61B89">
        <w:rPr>
          <w:noProof/>
        </w:rPr>
        <w:t xml:space="preserve"> 2018)</w:t>
      </w:r>
      <w:r w:rsidR="00E61B89">
        <w:fldChar w:fldCharType="end"/>
      </w:r>
      <w:r w:rsidR="00E61B89" w:rsidRPr="008019A4">
        <w:t>.</w:t>
      </w:r>
    </w:p>
    <w:p w14:paraId="0685268E" w14:textId="77777777" w:rsidR="00E61B89" w:rsidRPr="006F3F9E" w:rsidRDefault="00E61B89" w:rsidP="00E61B89">
      <w:pPr>
        <w:rPr>
          <w:sz w:val="16"/>
          <w:szCs w:val="16"/>
        </w:rPr>
      </w:pPr>
    </w:p>
    <w:p w14:paraId="46F49FFA" w14:textId="167790EE" w:rsidR="00E61B89" w:rsidRDefault="00E61B89" w:rsidP="00E61B89">
      <w:r w:rsidRPr="008019A4">
        <w:t>As part of these and other projects</w:t>
      </w:r>
      <w:r>
        <w:t>,</w:t>
      </w:r>
      <w:r w:rsidRPr="008019A4">
        <w:t xml:space="preserve"> we continued to develop our pipeline</w:t>
      </w:r>
      <w:r>
        <w:t xml:space="preserve"> for ASE and ASB analysis</w:t>
      </w:r>
      <w:r w:rsidRPr="008019A4">
        <w:t xml:space="preserve">. Firstly, to address the inherent variability in functional genomics </w:t>
      </w:r>
      <w:proofErr w:type="spellStart"/>
      <w:r w:rsidRPr="008019A4">
        <w:t>readcount</w:t>
      </w:r>
      <w:proofErr w:type="spellEnd"/>
      <w:r w:rsidRPr="008019A4">
        <w:t xml:space="preserve"> data, we have implemented the beta-binomial test to determine the significance of allelic imbalances. Additionally, we added supplementary filters to mitigate potential biases stemming from ambiguous mapping</w:t>
      </w:r>
      <w:r>
        <w:t xml:space="preserve"> </w:t>
      </w:r>
      <w:r>
        <w:fldChar w:fldCharType="begin">
          <w:fldData xml:space="preserve">PEVuZE5vdGU+PENpdGU+PEF1dGhvcj5DaGVuPC9BdXRob3I+PFllYXI+MjAxNjwvWWVhcj48UmVj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DaGVuPC9BdXRob3I+PFllYXI+MjAxNjwvWWVhcj48UmVj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r w:rsidRPr="006F3F9E">
        <w:rPr>
          <w:smallCaps/>
          <w:noProof/>
        </w:rPr>
        <w:t>Chen</w:t>
      </w:r>
      <w:r w:rsidRPr="006F3F9E">
        <w:rPr>
          <w:i/>
          <w:noProof/>
        </w:rPr>
        <w:t xml:space="preserve"> et al.</w:t>
      </w:r>
      <w:r>
        <w:rPr>
          <w:noProof/>
        </w:rPr>
        <w:t xml:space="preserve"> 2016)</w:t>
      </w:r>
      <w:r>
        <w:fldChar w:fldCharType="end"/>
      </w:r>
      <w:r w:rsidRPr="008019A4">
        <w:t>. And we expanded the tool to call allele-specific genomic elements, such as genes or regulatory regions</w:t>
      </w:r>
      <w:r>
        <w:t>,</w:t>
      </w:r>
      <w:r w:rsidRPr="008019A4">
        <w:t xml:space="preserve"> giving rise to our current tool, AlleleSeq2 </w:t>
      </w:r>
      <w:r>
        <w:fldChar w:fldCharType="begin">
          <w:fldData xml:space="preserve">PEVuZE5vdGU+PENpdGU+PEF1dGhvcj5PbnVjaGljPC9BdXRob3I+PFllYXI+MjAxODwvWWVhcj48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PbnVjaGljPC9BdXRob3I+PFllYXI+MjAxODwvWWVhcj48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r w:rsidRPr="00FA01B6">
        <w:rPr>
          <w:smallCaps/>
          <w:noProof/>
        </w:rPr>
        <w:t>Onuchic</w:t>
      </w:r>
      <w:r w:rsidRPr="00FA01B6">
        <w:rPr>
          <w:i/>
          <w:noProof/>
        </w:rPr>
        <w:t xml:space="preserve"> et al.</w:t>
      </w:r>
      <w:r>
        <w:rPr>
          <w:noProof/>
        </w:rPr>
        <w:t xml:space="preserve"> 2018)</w:t>
      </w:r>
      <w:r>
        <w:fldChar w:fldCharType="end"/>
      </w:r>
      <w:r w:rsidRPr="008019A4">
        <w:t>.</w:t>
      </w:r>
      <w:r>
        <w:t xml:space="preserve"> </w:t>
      </w:r>
      <w:r w:rsidRPr="008019A4">
        <w:t>Most recently, we applied AlleleSeq2 to the EN-</w:t>
      </w:r>
      <w:proofErr w:type="spellStart"/>
      <w:r w:rsidRPr="008019A4">
        <w:t>TEx</w:t>
      </w:r>
      <w:proofErr w:type="spellEnd"/>
      <w:r w:rsidRPr="008019A4">
        <w:t xml:space="preserve"> resource </w:t>
      </w:r>
      <w:r>
        <w:fldChar w:fldCharType="begin">
          <w:fldData xml:space="preserve">PEVuZE5vdGU+PENpdGU+PEF1dGhvcj5Sb3pvd3NreTwvQXV0aG9yPjxZZWFyPjIwMjM8L1llYXI+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Sb3pvd3NreTwvQXV0aG9yPjxZZWFyPjIwMjM8L1llYXI+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r w:rsidRPr="00FA01B6">
        <w:rPr>
          <w:smallCaps/>
          <w:noProof/>
        </w:rPr>
        <w:t>Rozowsky</w:t>
      </w:r>
      <w:r w:rsidRPr="00FA01B6">
        <w:rPr>
          <w:i/>
          <w:noProof/>
        </w:rPr>
        <w:t xml:space="preserve"> et al.</w:t>
      </w:r>
      <w:r>
        <w:rPr>
          <w:noProof/>
        </w:rPr>
        <w:t xml:space="preserve"> 2023)</w:t>
      </w:r>
      <w:r>
        <w:fldChar w:fldCharType="end"/>
      </w:r>
      <w:r w:rsidRPr="00DF58C3">
        <w:t xml:space="preserve"> </w:t>
      </w:r>
      <w:r w:rsidRPr="008019A4">
        <w:t>encompassing ~1.6K datasets from four donors (~30 tissues x 15 assays)</w:t>
      </w:r>
      <w:r>
        <w:t xml:space="preserve"> (Figure </w:t>
      </w:r>
      <w:r w:rsidR="00A165F4">
        <w:t>2</w:t>
      </w:r>
      <w:r>
        <w:t>)</w:t>
      </w:r>
      <w:r w:rsidRPr="008019A4">
        <w:t xml:space="preserve">. </w:t>
      </w:r>
    </w:p>
    <w:p w14:paraId="5EDA2225" w14:textId="77777777" w:rsidR="00A165F4" w:rsidRPr="00A165F4" w:rsidRDefault="00A165F4" w:rsidP="00E61B89"/>
    <w:p w14:paraId="31AA0F64" w14:textId="77777777" w:rsidR="00E61B89" w:rsidRPr="008019A4" w:rsidRDefault="00E61B89" w:rsidP="00E61B89">
      <w:pPr>
        <w:jc w:val="center"/>
      </w:pPr>
      <w:r w:rsidRPr="008019A4">
        <w:rPr>
          <w:noProof/>
        </w:rPr>
        <w:drawing>
          <wp:inline distT="114300" distB="114300" distL="114300" distR="114300" wp14:anchorId="25F80476" wp14:editId="36CFF3A4">
            <wp:extent cx="2840074" cy="2806061"/>
            <wp:effectExtent l="0" t="0" r="0" b="0"/>
            <wp:docPr id="2" name="image5.png" descr="A diagram of a dna model&#10;&#10;Description automatically generated with medium confidenc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5.png" descr="A diagram of a dna model&#10;&#10;Description automatically generated with medium confidence"/>
                    <pic:cNvPicPr preferRelativeResize="0"/>
                  </pic:nvPicPr>
                  <pic:blipFill>
                    <a:blip r:embed="rId6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840074" cy="2806061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641D3370" w14:textId="0129E891" w:rsidR="00E61B89" w:rsidRPr="006F3F9E" w:rsidRDefault="00E61B89" w:rsidP="00E61B89">
      <w:pPr>
        <w:jc w:val="center"/>
        <w:rPr>
          <w:b/>
          <w:bCs/>
          <w:sz w:val="20"/>
          <w:szCs w:val="20"/>
        </w:rPr>
      </w:pPr>
      <w:r w:rsidRPr="006F3F9E">
        <w:rPr>
          <w:b/>
          <w:bCs/>
          <w:sz w:val="20"/>
          <w:szCs w:val="20"/>
        </w:rPr>
        <w:t xml:space="preserve">Figure </w:t>
      </w:r>
      <w:r w:rsidR="00A165F4">
        <w:rPr>
          <w:b/>
          <w:bCs/>
          <w:sz w:val="20"/>
          <w:szCs w:val="20"/>
        </w:rPr>
        <w:t>2</w:t>
      </w:r>
      <w:r w:rsidRPr="006F3F9E">
        <w:rPr>
          <w:b/>
          <w:bCs/>
          <w:sz w:val="20"/>
          <w:szCs w:val="20"/>
        </w:rPr>
        <w:t xml:space="preserve">. </w:t>
      </w:r>
      <w:r>
        <w:rPr>
          <w:b/>
          <w:bCs/>
          <w:sz w:val="20"/>
          <w:szCs w:val="20"/>
        </w:rPr>
        <w:t xml:space="preserve">An overview of </w:t>
      </w:r>
      <w:r w:rsidRPr="006F3F9E">
        <w:rPr>
          <w:b/>
          <w:bCs/>
          <w:sz w:val="20"/>
          <w:szCs w:val="20"/>
        </w:rPr>
        <w:t>the EN-</w:t>
      </w:r>
      <w:proofErr w:type="spellStart"/>
      <w:r w:rsidRPr="006F3F9E">
        <w:rPr>
          <w:b/>
          <w:bCs/>
          <w:sz w:val="20"/>
          <w:szCs w:val="20"/>
        </w:rPr>
        <w:t>TEx</w:t>
      </w:r>
      <w:proofErr w:type="spellEnd"/>
      <w:r w:rsidRPr="006F3F9E">
        <w:rPr>
          <w:b/>
          <w:bCs/>
          <w:sz w:val="20"/>
          <w:szCs w:val="20"/>
        </w:rPr>
        <w:t xml:space="preserve"> project</w:t>
      </w:r>
      <w:r>
        <w:rPr>
          <w:b/>
          <w:bCs/>
          <w:sz w:val="20"/>
          <w:szCs w:val="20"/>
        </w:rPr>
        <w:t xml:space="preserve">, including ASE and </w:t>
      </w:r>
      <w:proofErr w:type="spellStart"/>
      <w:r>
        <w:rPr>
          <w:b/>
          <w:bCs/>
          <w:sz w:val="20"/>
          <w:szCs w:val="20"/>
        </w:rPr>
        <w:t>transferQTL</w:t>
      </w:r>
      <w:proofErr w:type="spellEnd"/>
      <w:r w:rsidRPr="006F3F9E">
        <w:rPr>
          <w:b/>
          <w:bCs/>
          <w:sz w:val="20"/>
          <w:szCs w:val="20"/>
        </w:rPr>
        <w:t>.</w:t>
      </w:r>
    </w:p>
    <w:p w14:paraId="4F4B2DCC" w14:textId="77777777" w:rsidR="00E61B89" w:rsidRPr="008019A4" w:rsidRDefault="00E61B89" w:rsidP="00E61B89"/>
    <w:p w14:paraId="1228CA59" w14:textId="77777777" w:rsidR="00E61B89" w:rsidRPr="008019A4" w:rsidRDefault="00E61B89" w:rsidP="00E61B89">
      <w:r w:rsidRPr="008019A4">
        <w:lastRenderedPageBreak/>
        <w:t xml:space="preserve">We observed a significant increase in the number of detected allele-specific events when aggregating genomic reads from multiple tissues (as opposed to a simple union of sample-specific analyses). </w:t>
      </w:r>
      <w:r>
        <w:t>We</w:t>
      </w:r>
      <w:r w:rsidRPr="008019A4">
        <w:t xml:space="preserve"> generated a catalog of &gt;1M allele-specific loci </w:t>
      </w:r>
      <w:r>
        <w:fldChar w:fldCharType="begin">
          <w:fldData xml:space="preserve">PEVuZE5vdGU+PENpdGU+PEF1dGhvcj5Sb3pvd3NreTwvQXV0aG9yPjxZZWFyPjIwMjM8L1llYXI+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Sb3pvd3NreTwvQXV0aG9yPjxZZWFyPjIwMjM8L1llYXI+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r w:rsidRPr="00FA01B6">
        <w:rPr>
          <w:smallCaps/>
          <w:noProof/>
        </w:rPr>
        <w:t>Rozowsky</w:t>
      </w:r>
      <w:r w:rsidRPr="00FA01B6">
        <w:rPr>
          <w:i/>
          <w:noProof/>
        </w:rPr>
        <w:t xml:space="preserve"> et al.</w:t>
      </w:r>
      <w:r>
        <w:rPr>
          <w:noProof/>
        </w:rPr>
        <w:t xml:space="preserve"> 2023)</w:t>
      </w:r>
      <w:r>
        <w:fldChar w:fldCharType="end"/>
      </w:r>
      <w:r w:rsidRPr="008019A4">
        <w:t>. Combining EN-</w:t>
      </w:r>
      <w:proofErr w:type="spellStart"/>
      <w:r w:rsidRPr="008019A4">
        <w:t>TEx</w:t>
      </w:r>
      <w:proofErr w:type="spellEnd"/>
      <w:r w:rsidRPr="008019A4">
        <w:t xml:space="preserve"> with existing genome annotations revealed strong associations between </w:t>
      </w:r>
      <w:r>
        <w:t>ASE</w:t>
      </w:r>
      <w:r w:rsidRPr="008019A4">
        <w:t xml:space="preserve"> and GWAS loci.</w:t>
      </w:r>
    </w:p>
    <w:p w14:paraId="41E766A3" w14:textId="77777777" w:rsidR="00E61B89" w:rsidRDefault="00E61B89" w:rsidP="00E61B89"/>
    <w:p w14:paraId="65595ECB" w14:textId="386627A5" w:rsidR="00E61B89" w:rsidRDefault="00A165F4" w:rsidP="00E61B89">
      <w:r>
        <w:t xml:space="preserve">We have </w:t>
      </w:r>
      <w:r w:rsidR="00E8358E">
        <w:t>previously</w:t>
      </w:r>
      <w:r>
        <w:t xml:space="preserve"> used</w:t>
      </w:r>
      <w:r w:rsidR="00E61B89" w:rsidRPr="008019A4">
        <w:t xml:space="preserve"> bulk RNA-seq (and </w:t>
      </w:r>
      <w:proofErr w:type="spellStart"/>
      <w:r w:rsidR="00E61B89" w:rsidRPr="008019A4">
        <w:t>ChIP</w:t>
      </w:r>
      <w:proofErr w:type="spellEnd"/>
      <w:r w:rsidR="00E61B89" w:rsidRPr="008019A4">
        <w:t xml:space="preserve">-seq) </w:t>
      </w:r>
      <w:r>
        <w:t>to show</w:t>
      </w:r>
      <w:r w:rsidR="00E61B89" w:rsidRPr="008019A4">
        <w:t xml:space="preserve"> good correspondence between the allele-specific read counts and the corresponding </w:t>
      </w:r>
      <w:proofErr w:type="spellStart"/>
      <w:r w:rsidR="00E61B89" w:rsidRPr="008019A4">
        <w:t>eQTL</w:t>
      </w:r>
      <w:proofErr w:type="spellEnd"/>
      <w:r w:rsidR="00E61B89" w:rsidRPr="008019A4">
        <w:t xml:space="preserve"> size and direction </w:t>
      </w:r>
      <w:r w:rsidR="00E61B89">
        <w:fldChar w:fldCharType="begin">
          <w:fldData xml:space="preserve">PEVuZE5vdGU+PENpdGU+PEF1dGhvcj5Sb3pvd3NreTwvQXV0aG9yPjxZZWFyPjIwMjM8L1llYXI+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</w:fldData>
        </w:fldChar>
      </w:r>
      <w:r w:rsidR="00E61B89">
        <w:instrText xml:space="preserve"> ADDIN EN.CITE </w:instrText>
      </w:r>
      <w:r w:rsidR="00E61B89">
        <w:fldChar w:fldCharType="begin">
          <w:fldData xml:space="preserve">PEVuZE5vdGU+PENpdGU+PEF1dGhvcj5Sb3pvd3NreTwvQXV0aG9yPjxZZWFyPjIwMjM8L1llYXI+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</w:fldData>
        </w:fldChar>
      </w:r>
      <w:r w:rsidR="00E61B89">
        <w:instrText xml:space="preserve"> ADDIN EN.CITE.DATA </w:instrText>
      </w:r>
      <w:r w:rsidR="00E61B89">
        <w:fldChar w:fldCharType="end"/>
      </w:r>
      <w:r w:rsidR="00E61B89">
        <w:fldChar w:fldCharType="separate"/>
      </w:r>
      <w:r w:rsidR="00E61B89">
        <w:rPr>
          <w:noProof/>
        </w:rPr>
        <w:t>(</w:t>
      </w:r>
      <w:r w:rsidR="00E61B89" w:rsidRPr="00FA01B6">
        <w:rPr>
          <w:smallCaps/>
          <w:noProof/>
        </w:rPr>
        <w:t>Rozowsky</w:t>
      </w:r>
      <w:r w:rsidR="00E61B89" w:rsidRPr="00FA01B6">
        <w:rPr>
          <w:i/>
          <w:noProof/>
        </w:rPr>
        <w:t xml:space="preserve"> et al.</w:t>
      </w:r>
      <w:r w:rsidR="00E61B89">
        <w:rPr>
          <w:noProof/>
        </w:rPr>
        <w:t xml:space="preserve"> 2023)</w:t>
      </w:r>
      <w:r w:rsidR="00E61B89">
        <w:fldChar w:fldCharType="end"/>
      </w:r>
      <w:r w:rsidR="00E61B89" w:rsidRPr="008019A4">
        <w:t xml:space="preserve">. We </w:t>
      </w:r>
      <w:r w:rsidR="00E61B89">
        <w:t>studied</w:t>
      </w:r>
      <w:r w:rsidR="00E61B89" w:rsidRPr="008019A4">
        <w:t xml:space="preserve"> the association of an </w:t>
      </w:r>
      <w:proofErr w:type="spellStart"/>
      <w:r w:rsidR="00E61B89" w:rsidRPr="008019A4">
        <w:t>eQTL</w:t>
      </w:r>
      <w:proofErr w:type="spellEnd"/>
      <w:r w:rsidR="00E61B89" w:rsidRPr="008019A4">
        <w:t xml:space="preserve"> with the AS</w:t>
      </w:r>
      <w:r w:rsidR="00E61B89">
        <w:t>E</w:t>
      </w:r>
      <w:r w:rsidR="00E61B89" w:rsidRPr="008019A4">
        <w:t xml:space="preserve"> of its target gene</w:t>
      </w:r>
      <w:r w:rsidR="00E61B89">
        <w:t xml:space="preserve"> and found </w:t>
      </w:r>
      <w:r w:rsidR="00E61B89" w:rsidRPr="008019A4">
        <w:t xml:space="preserve">a positive correlation with </w:t>
      </w:r>
      <w:proofErr w:type="spellStart"/>
      <w:r w:rsidR="00E61B89" w:rsidRPr="008019A4">
        <w:t>eQTL</w:t>
      </w:r>
      <w:proofErr w:type="spellEnd"/>
      <w:r w:rsidR="00E61B89" w:rsidRPr="008019A4">
        <w:t xml:space="preserve"> effect size (Fig</w:t>
      </w:r>
      <w:r w:rsidR="00E61B89">
        <w:t xml:space="preserve">ure </w:t>
      </w:r>
      <w:r>
        <w:t>3</w:t>
      </w:r>
      <w:r w:rsidR="00E61B89" w:rsidRPr="008019A4">
        <w:t xml:space="preserve">). </w:t>
      </w:r>
    </w:p>
    <w:p w14:paraId="30967AF2" w14:textId="77777777" w:rsidR="00E61B89" w:rsidRPr="008019A4" w:rsidRDefault="00E61B89" w:rsidP="00E61B89">
      <w:pPr>
        <w:jc w:val="center"/>
      </w:pPr>
      <w:r w:rsidRPr="008019A4">
        <w:rPr>
          <w:noProof/>
        </w:rPr>
        <w:drawing>
          <wp:inline distT="114300" distB="114300" distL="114300" distR="114300" wp14:anchorId="62C2AD13" wp14:editId="61768B37">
            <wp:extent cx="5219700" cy="1990725"/>
            <wp:effectExtent l="0" t="0" r="0" b="0"/>
            <wp:docPr id="4" name="image2.png" descr="A diagram of a gene expression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2.png" descr="A diagram of a gene expression&#10;&#10;Description automatically generated"/>
                    <pic:cNvPicPr preferRelativeResize="0"/>
                  </pic:nvPicPr>
                  <pic:blipFill>
                    <a:blip r:embed="rId7"/>
                    <a:srcRect l="1500" r="7166"/>
                    <a:stretch>
                      <a:fillRect/>
                    </a:stretch>
                  </pic:blipFill>
                  <pic:spPr>
                    <a:xfrm>
                      <a:off x="0" y="0"/>
                      <a:ext cx="5219700" cy="199072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17F770A8" w14:textId="36BA1772" w:rsidR="00E61B89" w:rsidRPr="006F3F9E" w:rsidRDefault="00E61B89" w:rsidP="00E61B89">
      <w:pPr>
        <w:jc w:val="center"/>
        <w:rPr>
          <w:b/>
          <w:bCs/>
          <w:sz w:val="20"/>
          <w:szCs w:val="20"/>
        </w:rPr>
      </w:pPr>
      <w:r w:rsidRPr="006F3F9E">
        <w:rPr>
          <w:b/>
          <w:bCs/>
          <w:sz w:val="20"/>
          <w:szCs w:val="20"/>
        </w:rPr>
        <w:t xml:space="preserve">Figure </w:t>
      </w:r>
      <w:r w:rsidR="00A165F4">
        <w:rPr>
          <w:b/>
          <w:bCs/>
          <w:sz w:val="20"/>
          <w:szCs w:val="20"/>
        </w:rPr>
        <w:t>3</w:t>
      </w:r>
      <w:r w:rsidRPr="006F3F9E">
        <w:rPr>
          <w:b/>
          <w:bCs/>
          <w:sz w:val="20"/>
          <w:szCs w:val="20"/>
        </w:rPr>
        <w:t xml:space="preserve">. Correspondence between AS gene expression, AS binding in an upstream regulatory element, and the effect size of the </w:t>
      </w:r>
      <w:proofErr w:type="spellStart"/>
      <w:r w:rsidRPr="006F3F9E">
        <w:rPr>
          <w:b/>
          <w:bCs/>
          <w:sz w:val="20"/>
          <w:szCs w:val="20"/>
        </w:rPr>
        <w:t>eQTL</w:t>
      </w:r>
      <w:proofErr w:type="spellEnd"/>
      <w:r w:rsidRPr="006F3F9E">
        <w:rPr>
          <w:b/>
          <w:bCs/>
          <w:sz w:val="20"/>
          <w:szCs w:val="20"/>
        </w:rPr>
        <w:t>.</w:t>
      </w:r>
    </w:p>
    <w:p w14:paraId="0AA98F3D" w14:textId="77777777" w:rsidR="00E61B89" w:rsidRPr="006F3F9E" w:rsidRDefault="00E61B89" w:rsidP="00E61B89">
      <w:pPr>
        <w:rPr>
          <w:sz w:val="16"/>
          <w:szCs w:val="16"/>
        </w:rPr>
      </w:pPr>
    </w:p>
    <w:p w14:paraId="1CE9F5BF" w14:textId="568565C5" w:rsidR="00E61B89" w:rsidRDefault="00E61B89" w:rsidP="00E67C13">
      <w:pPr>
        <w:spacing w:line="240" w:lineRule="auto"/>
      </w:pPr>
    </w:p>
    <w:p w14:paraId="553279F2" w14:textId="77777777" w:rsidR="00E61B89" w:rsidRPr="003A34FD" w:rsidRDefault="00E61B89" w:rsidP="00E61B89">
      <w:pPr>
        <w:rPr>
          <w:b/>
          <w:bCs/>
        </w:rPr>
      </w:pPr>
      <w:r w:rsidRPr="003A34FD">
        <w:rPr>
          <w:b/>
          <w:bCs/>
        </w:rPr>
        <w:t>References</w:t>
      </w:r>
    </w:p>
    <w:p w14:paraId="323EB7E3" w14:textId="1A555820" w:rsidR="00A165F4" w:rsidRDefault="00A165F4" w:rsidP="00E61B89">
      <w:pPr>
        <w:rPr>
          <w:b/>
          <w:bCs/>
        </w:rPr>
      </w:pPr>
    </w:p>
    <w:p w14:paraId="0074E1AA" w14:textId="77777777" w:rsidR="0025342F" w:rsidRPr="003A34FD" w:rsidRDefault="0025342F" w:rsidP="0025342F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3A34FD">
        <w:rPr>
          <w:rFonts w:ascii="Arial" w:hAnsi="Arial" w:cs="Arial"/>
          <w:noProof/>
          <w:sz w:val="22"/>
          <w:szCs w:val="22"/>
        </w:rPr>
        <w:t>Chen, J., J. Rozowsky, T. R. Galeev, A. Harmanci, R. Kitchen</w:t>
      </w:r>
      <w:r w:rsidRPr="003A34FD">
        <w:rPr>
          <w:rFonts w:ascii="Arial" w:hAnsi="Arial" w:cs="Arial"/>
          <w:i/>
          <w:noProof/>
          <w:sz w:val="22"/>
          <w:szCs w:val="22"/>
        </w:rPr>
        <w:t xml:space="preserve"> et al.</w:t>
      </w:r>
      <w:r w:rsidRPr="003A34FD">
        <w:rPr>
          <w:rFonts w:ascii="Arial" w:hAnsi="Arial" w:cs="Arial"/>
          <w:noProof/>
          <w:sz w:val="22"/>
          <w:szCs w:val="22"/>
        </w:rPr>
        <w:t>, 2016a A uniform survey of allele-specific binding and expression over 1000-Genomes-Project individuals. Nat Commun 7</w:t>
      </w:r>
      <w:r w:rsidRPr="003A34FD">
        <w:rPr>
          <w:rFonts w:ascii="Arial" w:hAnsi="Arial" w:cs="Arial"/>
          <w:b/>
          <w:noProof/>
          <w:sz w:val="22"/>
          <w:szCs w:val="22"/>
        </w:rPr>
        <w:t>:</w:t>
      </w:r>
      <w:r w:rsidRPr="003A34FD">
        <w:rPr>
          <w:rFonts w:ascii="Arial" w:hAnsi="Arial" w:cs="Arial"/>
          <w:noProof/>
          <w:sz w:val="22"/>
          <w:szCs w:val="22"/>
        </w:rPr>
        <w:t xml:space="preserve"> 11101.</w:t>
      </w:r>
    </w:p>
    <w:p w14:paraId="63427FF2" w14:textId="77777777" w:rsidR="0025342F" w:rsidRDefault="0025342F" w:rsidP="0025342F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</w:p>
    <w:p w14:paraId="0933653F" w14:textId="77777777" w:rsidR="0025342F" w:rsidRDefault="0025342F" w:rsidP="0025342F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3A34FD">
        <w:rPr>
          <w:rFonts w:ascii="Arial" w:hAnsi="Arial" w:cs="Arial"/>
          <w:noProof/>
          <w:sz w:val="22"/>
          <w:szCs w:val="22"/>
        </w:rPr>
        <w:t>Djebali, S., C. A. Davis, A. Merkel, A. Dobin, T. Lassmann</w:t>
      </w:r>
      <w:r w:rsidRPr="003A34FD">
        <w:rPr>
          <w:rFonts w:ascii="Arial" w:hAnsi="Arial" w:cs="Arial"/>
          <w:i/>
          <w:noProof/>
          <w:sz w:val="22"/>
          <w:szCs w:val="22"/>
        </w:rPr>
        <w:t xml:space="preserve"> et al.</w:t>
      </w:r>
      <w:r w:rsidRPr="003A34FD">
        <w:rPr>
          <w:rFonts w:ascii="Arial" w:hAnsi="Arial" w:cs="Arial"/>
          <w:noProof/>
          <w:sz w:val="22"/>
          <w:szCs w:val="22"/>
        </w:rPr>
        <w:t>, 2012 Landscape of transcription in human cells. Nature 489</w:t>
      </w:r>
      <w:r w:rsidRPr="003A34FD">
        <w:rPr>
          <w:rFonts w:ascii="Arial" w:hAnsi="Arial" w:cs="Arial"/>
          <w:b/>
          <w:noProof/>
          <w:sz w:val="22"/>
          <w:szCs w:val="22"/>
        </w:rPr>
        <w:t>:</w:t>
      </w:r>
      <w:r w:rsidRPr="003A34FD">
        <w:rPr>
          <w:rFonts w:ascii="Arial" w:hAnsi="Arial" w:cs="Arial"/>
          <w:noProof/>
          <w:sz w:val="22"/>
          <w:szCs w:val="22"/>
        </w:rPr>
        <w:t xml:space="preserve"> 101-108.</w:t>
      </w:r>
    </w:p>
    <w:p w14:paraId="4003DA1E" w14:textId="77777777" w:rsidR="0025342F" w:rsidRDefault="0025342F" w:rsidP="0025342F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</w:p>
    <w:p w14:paraId="217563F9" w14:textId="0C893E06" w:rsidR="00A165F4" w:rsidRPr="0025342F" w:rsidRDefault="00A165F4" w:rsidP="0025342F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3A34FD">
        <w:rPr>
          <w:rFonts w:ascii="Arial" w:hAnsi="Arial" w:cs="Arial"/>
          <w:noProof/>
          <w:sz w:val="22"/>
          <w:szCs w:val="22"/>
        </w:rPr>
        <w:t>Du, J., J. Leng, L. Habegger, A. Sboner, D. McDermott</w:t>
      </w:r>
      <w:r w:rsidRPr="003A34FD">
        <w:rPr>
          <w:rFonts w:ascii="Arial" w:hAnsi="Arial" w:cs="Arial"/>
          <w:i/>
          <w:noProof/>
          <w:sz w:val="22"/>
          <w:szCs w:val="22"/>
        </w:rPr>
        <w:t xml:space="preserve"> et al.</w:t>
      </w:r>
      <w:r w:rsidRPr="003A34FD">
        <w:rPr>
          <w:rFonts w:ascii="Arial" w:hAnsi="Arial" w:cs="Arial"/>
          <w:noProof/>
          <w:sz w:val="22"/>
          <w:szCs w:val="22"/>
        </w:rPr>
        <w:t>, 2012 IQSeq: integrated isoform quantification analysis based on next-generation sequencing. PLoS One 7</w:t>
      </w:r>
      <w:r w:rsidRPr="003A34FD">
        <w:rPr>
          <w:rFonts w:ascii="Arial" w:hAnsi="Arial" w:cs="Arial"/>
          <w:b/>
          <w:noProof/>
          <w:sz w:val="22"/>
          <w:szCs w:val="22"/>
        </w:rPr>
        <w:t>:</w:t>
      </w:r>
      <w:r w:rsidRPr="003A34FD">
        <w:rPr>
          <w:rFonts w:ascii="Arial" w:hAnsi="Arial" w:cs="Arial"/>
          <w:noProof/>
          <w:sz w:val="22"/>
          <w:szCs w:val="22"/>
        </w:rPr>
        <w:t xml:space="preserve"> e29175.</w:t>
      </w:r>
    </w:p>
    <w:p w14:paraId="5202932C" w14:textId="77777777" w:rsidR="0025342F" w:rsidRDefault="0025342F" w:rsidP="0025342F">
      <w:pPr>
        <w:pStyle w:val="EndNoteBibliography"/>
        <w:rPr>
          <w:rFonts w:ascii="Arial" w:hAnsi="Arial" w:cs="Arial"/>
          <w:noProof/>
          <w:sz w:val="22"/>
          <w:szCs w:val="22"/>
        </w:rPr>
      </w:pPr>
    </w:p>
    <w:p w14:paraId="5431DDBC" w14:textId="77777777" w:rsidR="0025342F" w:rsidRPr="003A34FD" w:rsidRDefault="0025342F" w:rsidP="0025342F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3A34FD">
        <w:rPr>
          <w:rFonts w:ascii="Arial" w:hAnsi="Arial" w:cs="Arial"/>
          <w:noProof/>
          <w:sz w:val="22"/>
          <w:szCs w:val="22"/>
        </w:rPr>
        <w:t>Garrido-Martin, D., B. Borsari, M. Calvo, F. Reverter and R. Guigo, 2021 Identification and analysis of splicing quantitative trait loci across multiple tissues in the human genome. Nat Commun 12</w:t>
      </w:r>
      <w:r w:rsidRPr="003A34FD">
        <w:rPr>
          <w:rFonts w:ascii="Arial" w:hAnsi="Arial" w:cs="Arial"/>
          <w:b/>
          <w:noProof/>
          <w:sz w:val="22"/>
          <w:szCs w:val="22"/>
        </w:rPr>
        <w:t>:</w:t>
      </w:r>
      <w:r w:rsidRPr="003A34FD">
        <w:rPr>
          <w:rFonts w:ascii="Arial" w:hAnsi="Arial" w:cs="Arial"/>
          <w:noProof/>
          <w:sz w:val="22"/>
          <w:szCs w:val="22"/>
        </w:rPr>
        <w:t xml:space="preserve"> 727.</w:t>
      </w:r>
    </w:p>
    <w:p w14:paraId="11F50AF4" w14:textId="77777777" w:rsidR="0025342F" w:rsidRDefault="0025342F" w:rsidP="0025342F">
      <w:pPr>
        <w:rPr>
          <w:b/>
          <w:bCs/>
        </w:rPr>
      </w:pPr>
    </w:p>
    <w:p w14:paraId="00B1E958" w14:textId="77777777" w:rsidR="0025342F" w:rsidRPr="003A34FD" w:rsidRDefault="0025342F" w:rsidP="0025342F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3A34FD">
        <w:rPr>
          <w:rFonts w:ascii="Arial" w:hAnsi="Arial" w:cs="Arial"/>
          <w:noProof/>
          <w:sz w:val="22"/>
          <w:szCs w:val="22"/>
        </w:rPr>
        <w:t>Gerstein, M. B., A. Kundaje, M. Hariharan, S. G. Landt, K. K. Yan</w:t>
      </w:r>
      <w:r w:rsidRPr="003A34FD">
        <w:rPr>
          <w:rFonts w:ascii="Arial" w:hAnsi="Arial" w:cs="Arial"/>
          <w:i/>
          <w:noProof/>
          <w:sz w:val="22"/>
          <w:szCs w:val="22"/>
        </w:rPr>
        <w:t xml:space="preserve"> et al.</w:t>
      </w:r>
      <w:r w:rsidRPr="003A34FD">
        <w:rPr>
          <w:rFonts w:ascii="Arial" w:hAnsi="Arial" w:cs="Arial"/>
          <w:noProof/>
          <w:sz w:val="22"/>
          <w:szCs w:val="22"/>
        </w:rPr>
        <w:t>, 2012 Architecture of the human regulatory network derived from ENCODE data. Nature 489</w:t>
      </w:r>
      <w:r w:rsidRPr="003A34FD">
        <w:rPr>
          <w:rFonts w:ascii="Arial" w:hAnsi="Arial" w:cs="Arial"/>
          <w:b/>
          <w:noProof/>
          <w:sz w:val="22"/>
          <w:szCs w:val="22"/>
        </w:rPr>
        <w:t>:</w:t>
      </w:r>
      <w:r w:rsidRPr="003A34FD">
        <w:rPr>
          <w:rFonts w:ascii="Arial" w:hAnsi="Arial" w:cs="Arial"/>
          <w:noProof/>
          <w:sz w:val="22"/>
          <w:szCs w:val="22"/>
        </w:rPr>
        <w:t xml:space="preserve"> 91-100.</w:t>
      </w:r>
    </w:p>
    <w:p w14:paraId="78EF8C62" w14:textId="77777777" w:rsidR="0025342F" w:rsidRDefault="0025342F" w:rsidP="00E61B89">
      <w:pPr>
        <w:rPr>
          <w:b/>
          <w:bCs/>
        </w:rPr>
      </w:pPr>
    </w:p>
    <w:p w14:paraId="4A60EB9F" w14:textId="77777777" w:rsidR="00A165F4" w:rsidRPr="003A34FD" w:rsidRDefault="00A165F4" w:rsidP="00A165F4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3A34FD">
        <w:rPr>
          <w:rFonts w:ascii="Arial" w:hAnsi="Arial" w:cs="Arial"/>
          <w:noProof/>
          <w:sz w:val="22"/>
          <w:szCs w:val="22"/>
        </w:rPr>
        <w:t>Habegger, L., S. Balasubramanian, D. Z. Chen, E. Khurana, A. Sboner</w:t>
      </w:r>
      <w:r w:rsidRPr="003A34FD">
        <w:rPr>
          <w:rFonts w:ascii="Arial" w:hAnsi="Arial" w:cs="Arial"/>
          <w:i/>
          <w:noProof/>
          <w:sz w:val="22"/>
          <w:szCs w:val="22"/>
        </w:rPr>
        <w:t xml:space="preserve"> et al.</w:t>
      </w:r>
      <w:r w:rsidRPr="003A34FD">
        <w:rPr>
          <w:rFonts w:ascii="Arial" w:hAnsi="Arial" w:cs="Arial"/>
          <w:noProof/>
          <w:sz w:val="22"/>
          <w:szCs w:val="22"/>
        </w:rPr>
        <w:t>, 2012 VAT: a computational framework to functionally annotate variants in personal genomes within a cloud-computing environment. Bioinformatics 28</w:t>
      </w:r>
      <w:r w:rsidRPr="003A34FD">
        <w:rPr>
          <w:rFonts w:ascii="Arial" w:hAnsi="Arial" w:cs="Arial"/>
          <w:b/>
          <w:noProof/>
          <w:sz w:val="22"/>
          <w:szCs w:val="22"/>
        </w:rPr>
        <w:t>:</w:t>
      </w:r>
      <w:r w:rsidRPr="003A34FD">
        <w:rPr>
          <w:rFonts w:ascii="Arial" w:hAnsi="Arial" w:cs="Arial"/>
          <w:noProof/>
          <w:sz w:val="22"/>
          <w:szCs w:val="22"/>
        </w:rPr>
        <w:t xml:space="preserve"> 2267-2269.</w:t>
      </w:r>
    </w:p>
    <w:p w14:paraId="4D7662CF" w14:textId="77777777" w:rsidR="0025342F" w:rsidRDefault="0025342F" w:rsidP="00E8358E">
      <w:pPr>
        <w:pStyle w:val="EndNoteBibliography"/>
        <w:rPr>
          <w:rFonts w:ascii="Arial" w:hAnsi="Arial" w:cs="Arial"/>
          <w:noProof/>
          <w:sz w:val="22"/>
          <w:szCs w:val="22"/>
        </w:rPr>
      </w:pPr>
    </w:p>
    <w:p w14:paraId="2710D6A5" w14:textId="4C0741DC" w:rsidR="0025342F" w:rsidRPr="003A34FD" w:rsidRDefault="0025342F" w:rsidP="0025342F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3A34FD">
        <w:rPr>
          <w:rFonts w:ascii="Arial" w:hAnsi="Arial" w:cs="Arial"/>
          <w:noProof/>
          <w:sz w:val="22"/>
          <w:szCs w:val="22"/>
        </w:rPr>
        <w:t>Khurana, E., Y. Fu, V. Colonna, X. J. Mu, H. M. Kang</w:t>
      </w:r>
      <w:r w:rsidRPr="003A34FD">
        <w:rPr>
          <w:rFonts w:ascii="Arial" w:hAnsi="Arial" w:cs="Arial"/>
          <w:i/>
          <w:noProof/>
          <w:sz w:val="22"/>
          <w:szCs w:val="22"/>
        </w:rPr>
        <w:t xml:space="preserve"> et al.</w:t>
      </w:r>
      <w:r w:rsidRPr="003A34FD">
        <w:rPr>
          <w:rFonts w:ascii="Arial" w:hAnsi="Arial" w:cs="Arial"/>
          <w:noProof/>
          <w:sz w:val="22"/>
          <w:szCs w:val="22"/>
        </w:rPr>
        <w:t>, 2013 Integrative annotation of variants from 1092 humans: application to cancer genomics. Science 342</w:t>
      </w:r>
      <w:r w:rsidRPr="003A34FD">
        <w:rPr>
          <w:rFonts w:ascii="Arial" w:hAnsi="Arial" w:cs="Arial"/>
          <w:b/>
          <w:noProof/>
          <w:sz w:val="22"/>
          <w:szCs w:val="22"/>
        </w:rPr>
        <w:t>:</w:t>
      </w:r>
      <w:r w:rsidRPr="003A34FD">
        <w:rPr>
          <w:rFonts w:ascii="Arial" w:hAnsi="Arial" w:cs="Arial"/>
          <w:noProof/>
          <w:sz w:val="22"/>
          <w:szCs w:val="22"/>
        </w:rPr>
        <w:t xml:space="preserve"> 1235587.</w:t>
      </w:r>
    </w:p>
    <w:p w14:paraId="1CA4C818" w14:textId="77777777" w:rsidR="0025342F" w:rsidRDefault="0025342F" w:rsidP="0025342F">
      <w:pPr>
        <w:pStyle w:val="EndNoteBibliography"/>
        <w:rPr>
          <w:rFonts w:ascii="Arial" w:hAnsi="Arial" w:cs="Arial"/>
          <w:noProof/>
          <w:sz w:val="22"/>
          <w:szCs w:val="22"/>
        </w:rPr>
      </w:pPr>
    </w:p>
    <w:p w14:paraId="789CF1A5" w14:textId="77777777" w:rsidR="0025342F" w:rsidRPr="003A34FD" w:rsidRDefault="0025342F" w:rsidP="0025342F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3A34FD">
        <w:rPr>
          <w:rFonts w:ascii="Arial" w:hAnsi="Arial" w:cs="Arial"/>
          <w:noProof/>
          <w:sz w:val="22"/>
          <w:szCs w:val="22"/>
        </w:rPr>
        <w:t>Lee, D., J. Zhang, J. Liu and M. Gerstein, 2020 Epigenome-based splicing prediction using a recurrent neural network. PLoS Comput Biol 16</w:t>
      </w:r>
      <w:r w:rsidRPr="003A34FD">
        <w:rPr>
          <w:rFonts w:ascii="Arial" w:hAnsi="Arial" w:cs="Arial"/>
          <w:b/>
          <w:noProof/>
          <w:sz w:val="22"/>
          <w:szCs w:val="22"/>
        </w:rPr>
        <w:t>:</w:t>
      </w:r>
      <w:r w:rsidRPr="003A34FD">
        <w:rPr>
          <w:rFonts w:ascii="Arial" w:hAnsi="Arial" w:cs="Arial"/>
          <w:noProof/>
          <w:sz w:val="22"/>
          <w:szCs w:val="22"/>
        </w:rPr>
        <w:t xml:space="preserve"> e1008006.</w:t>
      </w:r>
    </w:p>
    <w:p w14:paraId="2C9B2F20" w14:textId="586B9C4A" w:rsidR="0025342F" w:rsidRDefault="0025342F" w:rsidP="00E61B89">
      <w:pPr>
        <w:rPr>
          <w:b/>
          <w:bCs/>
        </w:rPr>
      </w:pPr>
    </w:p>
    <w:p w14:paraId="2398D971" w14:textId="77777777" w:rsidR="0025342F" w:rsidRPr="003A34FD" w:rsidRDefault="0025342F" w:rsidP="0025342F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3A34FD">
        <w:rPr>
          <w:rFonts w:ascii="Arial" w:hAnsi="Arial" w:cs="Arial"/>
          <w:noProof/>
          <w:sz w:val="22"/>
          <w:szCs w:val="22"/>
        </w:rPr>
        <w:t>Onuchic, V., E. Lurie, I. Carrero, P. Pawliczek, R. Y. Patel</w:t>
      </w:r>
      <w:r w:rsidRPr="003A34FD">
        <w:rPr>
          <w:rFonts w:ascii="Arial" w:hAnsi="Arial" w:cs="Arial"/>
          <w:i/>
          <w:noProof/>
          <w:sz w:val="22"/>
          <w:szCs w:val="22"/>
        </w:rPr>
        <w:t xml:space="preserve"> et al.</w:t>
      </w:r>
      <w:r w:rsidRPr="003A34FD">
        <w:rPr>
          <w:rFonts w:ascii="Arial" w:hAnsi="Arial" w:cs="Arial"/>
          <w:noProof/>
          <w:sz w:val="22"/>
          <w:szCs w:val="22"/>
        </w:rPr>
        <w:t>, 2018 Allele-specific epigenome maps reveal sequence-dependent stochastic switching at regulatory loci. Science 361.</w:t>
      </w:r>
    </w:p>
    <w:p w14:paraId="1AD56801" w14:textId="77777777" w:rsidR="0025342F" w:rsidRDefault="0025342F" w:rsidP="0025342F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</w:p>
    <w:p w14:paraId="243ED55C" w14:textId="77B5F719" w:rsidR="0025342F" w:rsidRPr="0025342F" w:rsidRDefault="0025342F" w:rsidP="0025342F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3A34FD">
        <w:rPr>
          <w:rFonts w:ascii="Arial" w:hAnsi="Arial" w:cs="Arial"/>
          <w:noProof/>
          <w:sz w:val="22"/>
          <w:szCs w:val="22"/>
        </w:rPr>
        <w:t>Pan, L., H. Q. Dinh, Y. Pawitan and T. N. Vu, 2022 Isoform-level quantification for single-cell RNA sequencing. Bioinformatics 38</w:t>
      </w:r>
      <w:r w:rsidRPr="003A34FD">
        <w:rPr>
          <w:rFonts w:ascii="Arial" w:hAnsi="Arial" w:cs="Arial"/>
          <w:b/>
          <w:noProof/>
          <w:sz w:val="22"/>
          <w:szCs w:val="22"/>
        </w:rPr>
        <w:t>:</w:t>
      </w:r>
      <w:r w:rsidRPr="003A34FD">
        <w:rPr>
          <w:rFonts w:ascii="Arial" w:hAnsi="Arial" w:cs="Arial"/>
          <w:noProof/>
          <w:sz w:val="22"/>
          <w:szCs w:val="22"/>
        </w:rPr>
        <w:t xml:space="preserve"> 1287-1294.</w:t>
      </w:r>
    </w:p>
    <w:p w14:paraId="163CDA6E" w14:textId="77777777" w:rsidR="0025342F" w:rsidRDefault="0025342F" w:rsidP="00E61B89">
      <w:pPr>
        <w:rPr>
          <w:b/>
          <w:bCs/>
        </w:rPr>
      </w:pPr>
    </w:p>
    <w:p w14:paraId="364F9AD5" w14:textId="469B7E94" w:rsidR="00A165F4" w:rsidRPr="00A165F4" w:rsidRDefault="00A165F4" w:rsidP="00A165F4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3A34FD">
        <w:rPr>
          <w:rFonts w:ascii="Arial" w:hAnsi="Arial" w:cs="Arial"/>
          <w:noProof/>
          <w:sz w:val="22"/>
          <w:szCs w:val="22"/>
        </w:rPr>
        <w:t>Psych, E. C., S. Akbarian, C. Liu, J. A. Knowles, F. M. Vaccarino</w:t>
      </w:r>
      <w:r w:rsidRPr="003A34FD">
        <w:rPr>
          <w:rFonts w:ascii="Arial" w:hAnsi="Arial" w:cs="Arial"/>
          <w:i/>
          <w:noProof/>
          <w:sz w:val="22"/>
          <w:szCs w:val="22"/>
        </w:rPr>
        <w:t xml:space="preserve"> et al.</w:t>
      </w:r>
      <w:r w:rsidRPr="003A34FD">
        <w:rPr>
          <w:rFonts w:ascii="Arial" w:hAnsi="Arial" w:cs="Arial"/>
          <w:noProof/>
          <w:sz w:val="22"/>
          <w:szCs w:val="22"/>
        </w:rPr>
        <w:t>, 2015 The PsychENCODE project. Nat Neurosci 18</w:t>
      </w:r>
      <w:r w:rsidRPr="003A34FD">
        <w:rPr>
          <w:rFonts w:ascii="Arial" w:hAnsi="Arial" w:cs="Arial"/>
          <w:b/>
          <w:noProof/>
          <w:sz w:val="22"/>
          <w:szCs w:val="22"/>
        </w:rPr>
        <w:t>:</w:t>
      </w:r>
      <w:r w:rsidRPr="003A34FD">
        <w:rPr>
          <w:rFonts w:ascii="Arial" w:hAnsi="Arial" w:cs="Arial"/>
          <w:noProof/>
          <w:sz w:val="22"/>
          <w:szCs w:val="22"/>
        </w:rPr>
        <w:t xml:space="preserve"> 1707-1712.</w:t>
      </w:r>
    </w:p>
    <w:p w14:paraId="23969F72" w14:textId="77777777" w:rsidR="0025342F" w:rsidRDefault="0025342F" w:rsidP="0025342F">
      <w:pPr>
        <w:rPr>
          <w:b/>
          <w:bCs/>
        </w:rPr>
      </w:pPr>
    </w:p>
    <w:p w14:paraId="646F8D76" w14:textId="77777777" w:rsidR="0025342F" w:rsidRDefault="0025342F" w:rsidP="0025342F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3A34FD">
        <w:rPr>
          <w:rFonts w:ascii="Arial" w:hAnsi="Arial" w:cs="Arial"/>
          <w:noProof/>
          <w:sz w:val="22"/>
          <w:szCs w:val="22"/>
        </w:rPr>
        <w:t>Rozowsky, J., A. Abyzov, J. Wang, P. Alves, D. Raha</w:t>
      </w:r>
      <w:r w:rsidRPr="003A34FD">
        <w:rPr>
          <w:rFonts w:ascii="Arial" w:hAnsi="Arial" w:cs="Arial"/>
          <w:i/>
          <w:noProof/>
          <w:sz w:val="22"/>
          <w:szCs w:val="22"/>
        </w:rPr>
        <w:t xml:space="preserve"> et al.</w:t>
      </w:r>
      <w:r w:rsidRPr="003A34FD">
        <w:rPr>
          <w:rFonts w:ascii="Arial" w:hAnsi="Arial" w:cs="Arial"/>
          <w:noProof/>
          <w:sz w:val="22"/>
          <w:szCs w:val="22"/>
        </w:rPr>
        <w:t>, 2011 AlleleSeq: analysis of allele-specific expression and binding in a network framework. Mol Syst Biol 7</w:t>
      </w:r>
      <w:r w:rsidRPr="003A34FD">
        <w:rPr>
          <w:rFonts w:ascii="Arial" w:hAnsi="Arial" w:cs="Arial"/>
          <w:b/>
          <w:noProof/>
          <w:sz w:val="22"/>
          <w:szCs w:val="22"/>
        </w:rPr>
        <w:t>:</w:t>
      </w:r>
      <w:r w:rsidRPr="003A34FD">
        <w:rPr>
          <w:rFonts w:ascii="Arial" w:hAnsi="Arial" w:cs="Arial"/>
          <w:noProof/>
          <w:sz w:val="22"/>
          <w:szCs w:val="22"/>
        </w:rPr>
        <w:t xml:space="preserve"> 522.</w:t>
      </w:r>
    </w:p>
    <w:p w14:paraId="2692D8C9" w14:textId="77777777" w:rsidR="0025342F" w:rsidRDefault="0025342F" w:rsidP="0025342F">
      <w:pPr>
        <w:rPr>
          <w:b/>
          <w:bCs/>
        </w:rPr>
      </w:pPr>
    </w:p>
    <w:p w14:paraId="6A936697" w14:textId="77777777" w:rsidR="0025342F" w:rsidRPr="003A34FD" w:rsidRDefault="0025342F" w:rsidP="0025342F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3A34FD">
        <w:rPr>
          <w:rFonts w:ascii="Arial" w:hAnsi="Arial" w:cs="Arial"/>
          <w:noProof/>
          <w:sz w:val="22"/>
          <w:szCs w:val="22"/>
        </w:rPr>
        <w:t>Rozowsky, J., J. Gao, B. Borsari, Y. T. Yang, T. Galeev</w:t>
      </w:r>
      <w:r w:rsidRPr="003A34FD">
        <w:rPr>
          <w:rFonts w:ascii="Arial" w:hAnsi="Arial" w:cs="Arial"/>
          <w:i/>
          <w:noProof/>
          <w:sz w:val="22"/>
          <w:szCs w:val="22"/>
        </w:rPr>
        <w:t xml:space="preserve"> et al.</w:t>
      </w:r>
      <w:r w:rsidRPr="003A34FD">
        <w:rPr>
          <w:rFonts w:ascii="Arial" w:hAnsi="Arial" w:cs="Arial"/>
          <w:noProof/>
          <w:sz w:val="22"/>
          <w:szCs w:val="22"/>
        </w:rPr>
        <w:t>, 2023 The EN-TEx resource of multi-tissue personal epigenomes &amp; variant-impact models. Cell 186</w:t>
      </w:r>
      <w:r w:rsidRPr="003A34FD">
        <w:rPr>
          <w:rFonts w:ascii="Arial" w:hAnsi="Arial" w:cs="Arial"/>
          <w:b/>
          <w:noProof/>
          <w:sz w:val="22"/>
          <w:szCs w:val="22"/>
        </w:rPr>
        <w:t>:</w:t>
      </w:r>
      <w:r w:rsidRPr="003A34FD">
        <w:rPr>
          <w:rFonts w:ascii="Arial" w:hAnsi="Arial" w:cs="Arial"/>
          <w:noProof/>
          <w:sz w:val="22"/>
          <w:szCs w:val="22"/>
        </w:rPr>
        <w:t xml:space="preserve"> 1493-1511 e1440.</w:t>
      </w:r>
    </w:p>
    <w:p w14:paraId="1288B4C2" w14:textId="77777777" w:rsidR="0025342F" w:rsidRDefault="0025342F" w:rsidP="0025342F">
      <w:pPr>
        <w:pStyle w:val="EndNoteBibliography"/>
        <w:rPr>
          <w:rFonts w:ascii="Arial" w:hAnsi="Arial" w:cs="Arial"/>
          <w:noProof/>
          <w:sz w:val="22"/>
          <w:szCs w:val="22"/>
        </w:rPr>
      </w:pPr>
    </w:p>
    <w:p w14:paraId="79A22CC2" w14:textId="71679365" w:rsidR="00A165F4" w:rsidRPr="003A34FD" w:rsidRDefault="00A165F4" w:rsidP="00A165F4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3A34FD">
        <w:rPr>
          <w:rFonts w:ascii="Arial" w:hAnsi="Arial" w:cs="Arial"/>
          <w:noProof/>
          <w:sz w:val="22"/>
          <w:szCs w:val="22"/>
        </w:rPr>
        <w:t>Wang, D., S. Liu, J. Warrell, H. Won, X. Shi</w:t>
      </w:r>
      <w:r w:rsidRPr="003A34FD">
        <w:rPr>
          <w:rFonts w:ascii="Arial" w:hAnsi="Arial" w:cs="Arial"/>
          <w:i/>
          <w:noProof/>
          <w:sz w:val="22"/>
          <w:szCs w:val="22"/>
        </w:rPr>
        <w:t xml:space="preserve"> et al.</w:t>
      </w:r>
      <w:r w:rsidRPr="003A34FD">
        <w:rPr>
          <w:rFonts w:ascii="Arial" w:hAnsi="Arial" w:cs="Arial"/>
          <w:noProof/>
          <w:sz w:val="22"/>
          <w:szCs w:val="22"/>
        </w:rPr>
        <w:t>, 2018 Comprehensive functional genomic resource and integrative model for the human brain. Science 362.</w:t>
      </w:r>
    </w:p>
    <w:p w14:paraId="2C29EB0B" w14:textId="77777777" w:rsidR="0025342F" w:rsidRDefault="0025342F" w:rsidP="0025342F">
      <w:pPr>
        <w:pStyle w:val="EndNoteBibliography"/>
        <w:rPr>
          <w:rFonts w:ascii="Arial" w:hAnsi="Arial" w:cs="Arial"/>
          <w:noProof/>
          <w:sz w:val="22"/>
          <w:szCs w:val="22"/>
        </w:rPr>
      </w:pPr>
    </w:p>
    <w:p w14:paraId="31B17189" w14:textId="5C3B9BB7" w:rsidR="0025342F" w:rsidRDefault="0025342F" w:rsidP="0025342F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3A34FD">
        <w:rPr>
          <w:rFonts w:ascii="Arial" w:hAnsi="Arial" w:cs="Arial"/>
          <w:noProof/>
          <w:sz w:val="22"/>
          <w:szCs w:val="22"/>
        </w:rPr>
        <w:t>Ye, J., G. Zou, R. Zhu, C. Kong, C. Miao</w:t>
      </w:r>
      <w:r w:rsidRPr="003A34FD">
        <w:rPr>
          <w:rFonts w:ascii="Arial" w:hAnsi="Arial" w:cs="Arial"/>
          <w:i/>
          <w:noProof/>
          <w:sz w:val="22"/>
          <w:szCs w:val="22"/>
        </w:rPr>
        <w:t xml:space="preserve"> et al.</w:t>
      </w:r>
      <w:r w:rsidRPr="003A34FD">
        <w:rPr>
          <w:rFonts w:ascii="Arial" w:hAnsi="Arial" w:cs="Arial"/>
          <w:noProof/>
          <w:sz w:val="22"/>
          <w:szCs w:val="22"/>
        </w:rPr>
        <w:t>, 2021 Structural basis of GABARAP-mediated GABA(A) receptor trafficking and functions on GABAergic synaptic transmission. Nat Commun 12</w:t>
      </w:r>
      <w:r w:rsidRPr="003A34FD">
        <w:rPr>
          <w:rFonts w:ascii="Arial" w:hAnsi="Arial" w:cs="Arial"/>
          <w:b/>
          <w:noProof/>
          <w:sz w:val="22"/>
          <w:szCs w:val="22"/>
        </w:rPr>
        <w:t>:</w:t>
      </w:r>
      <w:r w:rsidRPr="003A34FD">
        <w:rPr>
          <w:rFonts w:ascii="Arial" w:hAnsi="Arial" w:cs="Arial"/>
          <w:noProof/>
          <w:sz w:val="22"/>
          <w:szCs w:val="22"/>
        </w:rPr>
        <w:t xml:space="preserve"> 297.</w:t>
      </w:r>
    </w:p>
    <w:p w14:paraId="3E0A4C9D" w14:textId="77777777" w:rsidR="0025342F" w:rsidRDefault="0025342F" w:rsidP="0025342F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</w:p>
    <w:p w14:paraId="1147CC26" w14:textId="7F5D6C22" w:rsidR="0025342F" w:rsidRPr="003A34FD" w:rsidRDefault="0025342F" w:rsidP="0025342F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3A34FD">
        <w:rPr>
          <w:rFonts w:ascii="Arial" w:hAnsi="Arial" w:cs="Arial"/>
          <w:noProof/>
          <w:sz w:val="22"/>
          <w:szCs w:val="22"/>
        </w:rPr>
        <w:t>Zhang, J., J. Liu, D. Lee, J. J. Feng, L. Lochovsky</w:t>
      </w:r>
      <w:r w:rsidRPr="003A34FD">
        <w:rPr>
          <w:rFonts w:ascii="Arial" w:hAnsi="Arial" w:cs="Arial"/>
          <w:i/>
          <w:noProof/>
          <w:sz w:val="22"/>
          <w:szCs w:val="22"/>
        </w:rPr>
        <w:t xml:space="preserve"> et al.</w:t>
      </w:r>
      <w:r w:rsidRPr="003A34FD">
        <w:rPr>
          <w:rFonts w:ascii="Arial" w:hAnsi="Arial" w:cs="Arial"/>
          <w:noProof/>
          <w:sz w:val="22"/>
          <w:szCs w:val="22"/>
        </w:rPr>
        <w:t>, 2020 RADAR: annotation and prioritization of variants in the post-transcriptional regulome of RNA-binding proteins. Genome Biol 21</w:t>
      </w:r>
      <w:r w:rsidRPr="003A34FD">
        <w:rPr>
          <w:rFonts w:ascii="Arial" w:hAnsi="Arial" w:cs="Arial"/>
          <w:b/>
          <w:noProof/>
          <w:sz w:val="22"/>
          <w:szCs w:val="22"/>
        </w:rPr>
        <w:t>:</w:t>
      </w:r>
      <w:r w:rsidRPr="003A34FD">
        <w:rPr>
          <w:rFonts w:ascii="Arial" w:hAnsi="Arial" w:cs="Arial"/>
          <w:noProof/>
          <w:sz w:val="22"/>
          <w:szCs w:val="22"/>
        </w:rPr>
        <w:t xml:space="preserve"> 151.</w:t>
      </w:r>
    </w:p>
    <w:p w14:paraId="0552296C" w14:textId="77777777" w:rsidR="0025342F" w:rsidRDefault="0025342F" w:rsidP="0025342F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</w:p>
    <w:p w14:paraId="0CD367F5" w14:textId="77777777" w:rsidR="0025342F" w:rsidRPr="00C749D7" w:rsidRDefault="0025342F" w:rsidP="00E67C13">
      <w:pPr>
        <w:spacing w:line="240" w:lineRule="auto"/>
        <w:rPr>
          <w:lang w:val="en-US" w:eastAsia="zh-CN"/>
        </w:rPr>
      </w:pPr>
    </w:p>
    <w:sectPr w:rsidR="0025342F" w:rsidRPr="00C749D7" w:rsidSect="005F7BFC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96A457C"/>
    <w:multiLevelType w:val="hybridMultilevel"/>
    <w:tmpl w:val="860044E4"/>
    <w:lvl w:ilvl="0" w:tplc="6D1096AA">
      <w:start w:val="1"/>
      <w:numFmt w:val="decimal"/>
      <w:lvlText w:val="(%1)"/>
      <w:lvlJc w:val="left"/>
      <w:pPr>
        <w:ind w:left="720" w:hanging="360"/>
      </w:pPr>
      <w:rPr>
        <w:rFonts w:ascii="Arial" w:eastAsiaTheme="minorEastAsia" w:hAnsi="Arial" w:cs="Arial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D1515E0"/>
    <w:multiLevelType w:val="hybridMultilevel"/>
    <w:tmpl w:val="700AC7B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F472DE6"/>
    <w:multiLevelType w:val="hybridMultilevel"/>
    <w:tmpl w:val="BF1C3EEA"/>
    <w:lvl w:ilvl="0" w:tplc="42E6E66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07E4BD3"/>
    <w:multiLevelType w:val="hybridMultilevel"/>
    <w:tmpl w:val="BF1C3EEA"/>
    <w:lvl w:ilvl="0" w:tplc="42E6E66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8F73E4F"/>
    <w:multiLevelType w:val="hybridMultilevel"/>
    <w:tmpl w:val="153CE700"/>
    <w:lvl w:ilvl="0" w:tplc="679A1B7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93B7200"/>
    <w:multiLevelType w:val="hybridMultilevel"/>
    <w:tmpl w:val="14AC791E"/>
    <w:lvl w:ilvl="0" w:tplc="EAD46A4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B3C2BE8"/>
    <w:multiLevelType w:val="hybridMultilevel"/>
    <w:tmpl w:val="E5385332"/>
    <w:lvl w:ilvl="0" w:tplc="82043E2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D187D19"/>
    <w:multiLevelType w:val="hybridMultilevel"/>
    <w:tmpl w:val="E87C8B4A"/>
    <w:lvl w:ilvl="0" w:tplc="0B180E1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494D94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DD404C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2E0162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724317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FC5A9B1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128CF8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C4C3E9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2E661D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8" w15:restartNumberingAfterBreak="0">
    <w:nsid w:val="3FE328A4"/>
    <w:multiLevelType w:val="hybridMultilevel"/>
    <w:tmpl w:val="BFF00FEA"/>
    <w:lvl w:ilvl="0" w:tplc="CFD8455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5AAC5D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458D7F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9BE969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E12C61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8E428D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E90484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40C54E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ECAC235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9" w15:restartNumberingAfterBreak="0">
    <w:nsid w:val="4BC20899"/>
    <w:multiLevelType w:val="multilevel"/>
    <w:tmpl w:val="11DA25BA"/>
    <w:lvl w:ilvl="0">
      <w:start w:val="1"/>
      <w:numFmt w:val="decimal"/>
      <w:lvlText w:val="%1."/>
      <w:lvlJc w:val="left"/>
      <w:pPr>
        <w:ind w:left="69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  <w:b/>
        <w:bCs/>
      </w:rPr>
    </w:lvl>
    <w:lvl w:ilvl="2">
      <w:start w:val="1"/>
      <w:numFmt w:val="decimal"/>
      <w:isLgl/>
      <w:lvlText w:val="%1.%2.%3"/>
      <w:lvlJc w:val="left"/>
      <w:pPr>
        <w:ind w:left="177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49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5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57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3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65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10" w:hanging="1800"/>
      </w:pPr>
      <w:rPr>
        <w:rFonts w:hint="default"/>
      </w:rPr>
    </w:lvl>
  </w:abstractNum>
  <w:abstractNum w:abstractNumId="10" w15:restartNumberingAfterBreak="0">
    <w:nsid w:val="5793788E"/>
    <w:multiLevelType w:val="hybridMultilevel"/>
    <w:tmpl w:val="3B1056B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8D531D6"/>
    <w:multiLevelType w:val="hybridMultilevel"/>
    <w:tmpl w:val="A3D0E99E"/>
    <w:lvl w:ilvl="0" w:tplc="32D0B8D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BEF1ADD"/>
    <w:multiLevelType w:val="hybridMultilevel"/>
    <w:tmpl w:val="62A0F01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F161453"/>
    <w:multiLevelType w:val="hybridMultilevel"/>
    <w:tmpl w:val="D32E3510"/>
    <w:lvl w:ilvl="0" w:tplc="1A0C8FA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63C27A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8BE2BF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E788C5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1945B1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D040A4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250276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252264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01EEB6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4" w15:restartNumberingAfterBreak="0">
    <w:nsid w:val="5FA7467E"/>
    <w:multiLevelType w:val="hybridMultilevel"/>
    <w:tmpl w:val="3FEA3E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43C0AEB"/>
    <w:multiLevelType w:val="multilevel"/>
    <w:tmpl w:val="3994328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13"/>
  </w:num>
  <w:num w:numId="3">
    <w:abstractNumId w:val="5"/>
  </w:num>
  <w:num w:numId="4">
    <w:abstractNumId w:val="4"/>
  </w:num>
  <w:num w:numId="5">
    <w:abstractNumId w:val="10"/>
  </w:num>
  <w:num w:numId="6">
    <w:abstractNumId w:val="14"/>
  </w:num>
  <w:num w:numId="7">
    <w:abstractNumId w:val="7"/>
  </w:num>
  <w:num w:numId="8">
    <w:abstractNumId w:val="8"/>
  </w:num>
  <w:num w:numId="9">
    <w:abstractNumId w:val="2"/>
  </w:num>
  <w:num w:numId="10">
    <w:abstractNumId w:val="6"/>
  </w:num>
  <w:num w:numId="11">
    <w:abstractNumId w:val="11"/>
  </w:num>
  <w:num w:numId="12">
    <w:abstractNumId w:val="3"/>
  </w:num>
  <w:num w:numId="13">
    <w:abstractNumId w:val="9"/>
  </w:num>
  <w:num w:numId="14">
    <w:abstractNumId w:val="15"/>
  </w:num>
  <w:num w:numId="15">
    <w:abstractNumId w:val="1"/>
  </w:num>
  <w:num w:numId="16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15D06"/>
    <w:rsid w:val="00000E0B"/>
    <w:rsid w:val="00050AD1"/>
    <w:rsid w:val="00083EAC"/>
    <w:rsid w:val="00085F39"/>
    <w:rsid w:val="000C74BF"/>
    <w:rsid w:val="000D789E"/>
    <w:rsid w:val="00103265"/>
    <w:rsid w:val="00114C15"/>
    <w:rsid w:val="00114FFC"/>
    <w:rsid w:val="00120458"/>
    <w:rsid w:val="001336ED"/>
    <w:rsid w:val="001430C2"/>
    <w:rsid w:val="00150781"/>
    <w:rsid w:val="0015415D"/>
    <w:rsid w:val="00154E01"/>
    <w:rsid w:val="00170A3E"/>
    <w:rsid w:val="00183099"/>
    <w:rsid w:val="001D75BE"/>
    <w:rsid w:val="001E7CEA"/>
    <w:rsid w:val="001F4BD7"/>
    <w:rsid w:val="00223B66"/>
    <w:rsid w:val="0022669F"/>
    <w:rsid w:val="00230719"/>
    <w:rsid w:val="00243656"/>
    <w:rsid w:val="002445B2"/>
    <w:rsid w:val="002518C7"/>
    <w:rsid w:val="0025205D"/>
    <w:rsid w:val="0025342F"/>
    <w:rsid w:val="002A4576"/>
    <w:rsid w:val="002B50E9"/>
    <w:rsid w:val="002B5B90"/>
    <w:rsid w:val="002C2204"/>
    <w:rsid w:val="002C434D"/>
    <w:rsid w:val="002F1FFE"/>
    <w:rsid w:val="00303EA6"/>
    <w:rsid w:val="003064D6"/>
    <w:rsid w:val="0031249C"/>
    <w:rsid w:val="003244D0"/>
    <w:rsid w:val="003263FC"/>
    <w:rsid w:val="003505E5"/>
    <w:rsid w:val="00364CF3"/>
    <w:rsid w:val="0038659C"/>
    <w:rsid w:val="003B2A02"/>
    <w:rsid w:val="003B491A"/>
    <w:rsid w:val="003C2BC6"/>
    <w:rsid w:val="003C390C"/>
    <w:rsid w:val="003C6974"/>
    <w:rsid w:val="003D2947"/>
    <w:rsid w:val="003F4145"/>
    <w:rsid w:val="004135B8"/>
    <w:rsid w:val="00414387"/>
    <w:rsid w:val="0043762F"/>
    <w:rsid w:val="00446F34"/>
    <w:rsid w:val="00455453"/>
    <w:rsid w:val="00486A25"/>
    <w:rsid w:val="004A3395"/>
    <w:rsid w:val="004A55BF"/>
    <w:rsid w:val="004D0ABF"/>
    <w:rsid w:val="004E08C3"/>
    <w:rsid w:val="005026C1"/>
    <w:rsid w:val="00507628"/>
    <w:rsid w:val="005111BF"/>
    <w:rsid w:val="00511467"/>
    <w:rsid w:val="005143B5"/>
    <w:rsid w:val="00523355"/>
    <w:rsid w:val="00541A20"/>
    <w:rsid w:val="00567D77"/>
    <w:rsid w:val="00570B80"/>
    <w:rsid w:val="005A61EB"/>
    <w:rsid w:val="005B01CF"/>
    <w:rsid w:val="005C0DF7"/>
    <w:rsid w:val="005D1CEB"/>
    <w:rsid w:val="005F7BFC"/>
    <w:rsid w:val="00646875"/>
    <w:rsid w:val="006570B6"/>
    <w:rsid w:val="0065728F"/>
    <w:rsid w:val="00660C75"/>
    <w:rsid w:val="00666BC8"/>
    <w:rsid w:val="0067001A"/>
    <w:rsid w:val="00670C29"/>
    <w:rsid w:val="00675A76"/>
    <w:rsid w:val="006841D1"/>
    <w:rsid w:val="006B3EC2"/>
    <w:rsid w:val="006C7365"/>
    <w:rsid w:val="006E1274"/>
    <w:rsid w:val="006E70F8"/>
    <w:rsid w:val="0072360C"/>
    <w:rsid w:val="00777C14"/>
    <w:rsid w:val="00783E6B"/>
    <w:rsid w:val="007A62E1"/>
    <w:rsid w:val="007A7308"/>
    <w:rsid w:val="007A7B9E"/>
    <w:rsid w:val="007C684F"/>
    <w:rsid w:val="007E4963"/>
    <w:rsid w:val="007E7AA3"/>
    <w:rsid w:val="008069E1"/>
    <w:rsid w:val="00815D06"/>
    <w:rsid w:val="008262F7"/>
    <w:rsid w:val="00831291"/>
    <w:rsid w:val="00845B43"/>
    <w:rsid w:val="008659CE"/>
    <w:rsid w:val="0086724E"/>
    <w:rsid w:val="00882782"/>
    <w:rsid w:val="00882E03"/>
    <w:rsid w:val="008B73DB"/>
    <w:rsid w:val="008C57F9"/>
    <w:rsid w:val="008D1BCA"/>
    <w:rsid w:val="008D1ECE"/>
    <w:rsid w:val="008D5872"/>
    <w:rsid w:val="008D76EC"/>
    <w:rsid w:val="008E59F2"/>
    <w:rsid w:val="008F51E5"/>
    <w:rsid w:val="009128BD"/>
    <w:rsid w:val="00914F5D"/>
    <w:rsid w:val="00916799"/>
    <w:rsid w:val="009217FE"/>
    <w:rsid w:val="0095561A"/>
    <w:rsid w:val="0096460F"/>
    <w:rsid w:val="00965211"/>
    <w:rsid w:val="00992D4B"/>
    <w:rsid w:val="00996BB2"/>
    <w:rsid w:val="009B78EE"/>
    <w:rsid w:val="009C19F3"/>
    <w:rsid w:val="009C28E5"/>
    <w:rsid w:val="009D430F"/>
    <w:rsid w:val="009E2DD7"/>
    <w:rsid w:val="009F6E34"/>
    <w:rsid w:val="00A165F4"/>
    <w:rsid w:val="00A277EF"/>
    <w:rsid w:val="00A52AD8"/>
    <w:rsid w:val="00A56ED7"/>
    <w:rsid w:val="00A678C3"/>
    <w:rsid w:val="00A7079A"/>
    <w:rsid w:val="00A81BB6"/>
    <w:rsid w:val="00A8367F"/>
    <w:rsid w:val="00A9681B"/>
    <w:rsid w:val="00AA25E4"/>
    <w:rsid w:val="00AA3C32"/>
    <w:rsid w:val="00B1306E"/>
    <w:rsid w:val="00B15481"/>
    <w:rsid w:val="00B31F1B"/>
    <w:rsid w:val="00B44182"/>
    <w:rsid w:val="00B712DF"/>
    <w:rsid w:val="00B74097"/>
    <w:rsid w:val="00B80D7F"/>
    <w:rsid w:val="00B9010A"/>
    <w:rsid w:val="00B905E1"/>
    <w:rsid w:val="00B913CA"/>
    <w:rsid w:val="00B92A10"/>
    <w:rsid w:val="00BB2A30"/>
    <w:rsid w:val="00BC0D39"/>
    <w:rsid w:val="00BD2D2B"/>
    <w:rsid w:val="00BF34CA"/>
    <w:rsid w:val="00C067BD"/>
    <w:rsid w:val="00C1361C"/>
    <w:rsid w:val="00C26F44"/>
    <w:rsid w:val="00C33D49"/>
    <w:rsid w:val="00C43DE0"/>
    <w:rsid w:val="00C50989"/>
    <w:rsid w:val="00C5423A"/>
    <w:rsid w:val="00C60699"/>
    <w:rsid w:val="00C749D7"/>
    <w:rsid w:val="00C767DE"/>
    <w:rsid w:val="00C80842"/>
    <w:rsid w:val="00CB5AED"/>
    <w:rsid w:val="00CC3380"/>
    <w:rsid w:val="00CD209E"/>
    <w:rsid w:val="00CD717A"/>
    <w:rsid w:val="00CD7748"/>
    <w:rsid w:val="00CF5E0C"/>
    <w:rsid w:val="00D07BCE"/>
    <w:rsid w:val="00D24570"/>
    <w:rsid w:val="00D52BE2"/>
    <w:rsid w:val="00D65263"/>
    <w:rsid w:val="00D65E12"/>
    <w:rsid w:val="00D850A0"/>
    <w:rsid w:val="00D85B82"/>
    <w:rsid w:val="00DC2AEC"/>
    <w:rsid w:val="00DC779B"/>
    <w:rsid w:val="00DD1EB0"/>
    <w:rsid w:val="00DD7132"/>
    <w:rsid w:val="00DD7241"/>
    <w:rsid w:val="00DE73DA"/>
    <w:rsid w:val="00E0240B"/>
    <w:rsid w:val="00E22BAC"/>
    <w:rsid w:val="00E22E6B"/>
    <w:rsid w:val="00E32B0E"/>
    <w:rsid w:val="00E54308"/>
    <w:rsid w:val="00E61B89"/>
    <w:rsid w:val="00E67C13"/>
    <w:rsid w:val="00E743C9"/>
    <w:rsid w:val="00E8358E"/>
    <w:rsid w:val="00EA34D8"/>
    <w:rsid w:val="00EA7273"/>
    <w:rsid w:val="00EA7AD5"/>
    <w:rsid w:val="00EC2CAF"/>
    <w:rsid w:val="00EC4F11"/>
    <w:rsid w:val="00EC7307"/>
    <w:rsid w:val="00EC7845"/>
    <w:rsid w:val="00EE3DB7"/>
    <w:rsid w:val="00EF5CF9"/>
    <w:rsid w:val="00F0100A"/>
    <w:rsid w:val="00F03C66"/>
    <w:rsid w:val="00F06686"/>
    <w:rsid w:val="00F07B73"/>
    <w:rsid w:val="00F1046C"/>
    <w:rsid w:val="00F1717F"/>
    <w:rsid w:val="00F30DCC"/>
    <w:rsid w:val="00F4510A"/>
    <w:rsid w:val="00F50FAD"/>
    <w:rsid w:val="00F902EF"/>
    <w:rsid w:val="00F92E04"/>
    <w:rsid w:val="00FC0D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93F7EE2"/>
  <w15:chartTrackingRefBased/>
  <w15:docId w15:val="{85E063A2-B492-8B40-AAF0-A4F7C5C821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15D06"/>
    <w:pPr>
      <w:spacing w:line="276" w:lineRule="auto"/>
    </w:pPr>
    <w:rPr>
      <w:rFonts w:ascii="Arial" w:eastAsia="Arial" w:hAnsi="Arial" w:cs="Arial"/>
      <w:kern w:val="0"/>
      <w:sz w:val="22"/>
      <w:szCs w:val="22"/>
      <w:lang w:val="en" w:eastAsia="en-US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815D06"/>
    <w:pPr>
      <w:keepNext/>
      <w:keepLines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15D06"/>
    <w:pPr>
      <w:keepNext/>
      <w:keepLines/>
      <w:outlineLvl w:val="1"/>
    </w:pPr>
    <w:rPr>
      <w:b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15D06"/>
    <w:pPr>
      <w:keepNext/>
      <w:keepLines/>
      <w:outlineLvl w:val="2"/>
    </w:pPr>
    <w:rPr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15D06"/>
    <w:rPr>
      <w:rFonts w:ascii="Arial" w:eastAsia="Arial" w:hAnsi="Arial" w:cs="Arial"/>
      <w:b/>
      <w:kern w:val="0"/>
      <w:sz w:val="28"/>
      <w:szCs w:val="28"/>
      <w:lang w:val="en" w:eastAsia="en-US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815D06"/>
    <w:rPr>
      <w:rFonts w:ascii="Arial" w:eastAsia="Arial" w:hAnsi="Arial" w:cs="Arial"/>
      <w:b/>
      <w:kern w:val="0"/>
      <w:sz w:val="26"/>
      <w:szCs w:val="26"/>
      <w:lang w:val="en" w:eastAsia="en-US"/>
      <w14:ligatures w14:val="none"/>
    </w:rPr>
  </w:style>
  <w:style w:type="character" w:customStyle="1" w:styleId="Heading3Char">
    <w:name w:val="Heading 3 Char"/>
    <w:basedOn w:val="DefaultParagraphFont"/>
    <w:link w:val="Heading3"/>
    <w:uiPriority w:val="9"/>
    <w:rsid w:val="00815D06"/>
    <w:rPr>
      <w:rFonts w:ascii="Arial" w:eastAsia="Arial" w:hAnsi="Arial" w:cs="Arial"/>
      <w:b/>
      <w:kern w:val="0"/>
      <w:lang w:val="en" w:eastAsia="en-US"/>
      <w14:ligatures w14:val="none"/>
    </w:rPr>
  </w:style>
  <w:style w:type="paragraph" w:styleId="Revision">
    <w:name w:val="Revision"/>
    <w:hidden/>
    <w:uiPriority w:val="99"/>
    <w:semiHidden/>
    <w:rsid w:val="00120458"/>
    <w:rPr>
      <w:rFonts w:ascii="Arial" w:eastAsia="Arial" w:hAnsi="Arial" w:cs="Arial"/>
      <w:kern w:val="0"/>
      <w:sz w:val="22"/>
      <w:szCs w:val="22"/>
      <w:lang w:val="en" w:eastAsia="en-US"/>
      <w14:ligatures w14:val="none"/>
    </w:rPr>
  </w:style>
  <w:style w:type="character" w:styleId="PlaceholderText">
    <w:name w:val="Placeholder Text"/>
    <w:basedOn w:val="DefaultParagraphFont"/>
    <w:uiPriority w:val="99"/>
    <w:semiHidden/>
    <w:rsid w:val="00E61B89"/>
    <w:rPr>
      <w:color w:val="666666"/>
    </w:rPr>
  </w:style>
  <w:style w:type="paragraph" w:customStyle="1" w:styleId="EndNoteBibliographyTitle">
    <w:name w:val="EndNote Bibliography Title"/>
    <w:basedOn w:val="Normal"/>
    <w:link w:val="EndNoteBibliographyTitleChar"/>
    <w:rsid w:val="00E61B89"/>
    <w:pPr>
      <w:spacing w:line="240" w:lineRule="auto"/>
      <w:jc w:val="center"/>
    </w:pPr>
    <w:rPr>
      <w:rFonts w:ascii="Calibri" w:eastAsia="Times New Roman" w:hAnsi="Calibri" w:cs="Calibri"/>
      <w:sz w:val="24"/>
      <w:szCs w:val="24"/>
      <w:lang w:val="en-US" w:eastAsia="zh-CN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61B89"/>
    <w:rPr>
      <w:rFonts w:ascii="Calibri" w:eastAsia="Times New Roman" w:hAnsi="Calibri" w:cs="Calibri"/>
      <w:kern w:val="0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E61B89"/>
    <w:pPr>
      <w:spacing w:line="240" w:lineRule="auto"/>
      <w:jc w:val="both"/>
    </w:pPr>
    <w:rPr>
      <w:rFonts w:ascii="Calibri" w:eastAsia="Times New Roman" w:hAnsi="Calibri" w:cs="Calibri"/>
      <w:sz w:val="24"/>
      <w:szCs w:val="24"/>
      <w:lang w:val="en-US"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E61B89"/>
    <w:rPr>
      <w:rFonts w:ascii="Calibri" w:eastAsia="Times New Roman" w:hAnsi="Calibri" w:cs="Calibri"/>
      <w:kern w:val="0"/>
      <w14:ligatures w14:val="none"/>
    </w:rPr>
  </w:style>
  <w:style w:type="character" w:styleId="Hyperlink">
    <w:name w:val="Hyperlink"/>
    <w:basedOn w:val="DefaultParagraphFont"/>
    <w:uiPriority w:val="99"/>
    <w:unhideWhenUsed/>
    <w:rsid w:val="00E61B8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61B89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E61B89"/>
    <w:pPr>
      <w:spacing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val="en-US" w:eastAsia="zh-CN"/>
    </w:rPr>
  </w:style>
  <w:style w:type="paragraph" w:styleId="NormalWeb">
    <w:name w:val="Normal (Web)"/>
    <w:basedOn w:val="Normal"/>
    <w:uiPriority w:val="99"/>
    <w:semiHidden/>
    <w:unhideWhenUsed/>
    <w:rsid w:val="00E61B8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E61B8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61B89"/>
    <w:pPr>
      <w:spacing w:line="240" w:lineRule="auto"/>
    </w:pPr>
    <w:rPr>
      <w:rFonts w:ascii="Times New Roman" w:eastAsia="Times New Roman" w:hAnsi="Times New Roman" w:cs="Times New Roman"/>
      <w:sz w:val="20"/>
      <w:szCs w:val="20"/>
      <w:lang w:val="en-US"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61B89"/>
    <w:rPr>
      <w:rFonts w:ascii="Times New Roman" w:eastAsia="Times New Roman" w:hAnsi="Times New Roman" w:cs="Times New Roman"/>
      <w:kern w:val="0"/>
      <w:sz w:val="20"/>
      <w:szCs w:val="20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61B8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61B89"/>
    <w:rPr>
      <w:rFonts w:ascii="Times New Roman" w:eastAsia="Times New Roman" w:hAnsi="Times New Roman" w:cs="Times New Roman"/>
      <w:b/>
      <w:bCs/>
      <w:kern w:val="0"/>
      <w:sz w:val="20"/>
      <w:szCs w:val="20"/>
      <w14:ligatures w14:val="none"/>
    </w:rPr>
  </w:style>
  <w:style w:type="table" w:customStyle="1" w:styleId="TableNormal1">
    <w:name w:val="Table Normal1"/>
    <w:rsid w:val="00E61B89"/>
    <w:pPr>
      <w:widowControl w:val="0"/>
      <w:jc w:val="both"/>
    </w:pPr>
    <w:rPr>
      <w:rFonts w:ascii="DengXian" w:eastAsia="DengXian" w:hAnsi="DengXian" w:cs="DengXian"/>
      <w:kern w:val="0"/>
      <w:sz w:val="21"/>
      <w:szCs w:val="21"/>
      <w14:ligatures w14:val="none"/>
    </w:rPr>
    <w:tblPr>
      <w:tblCellMar>
        <w:top w:w="0" w:type="dxa"/>
        <w:left w:w="0" w:type="dxa"/>
        <w:bottom w:w="0" w:type="dxa"/>
        <w:right w:w="0" w:type="dxa"/>
      </w:tblCellMar>
    </w:tblPr>
  </w:style>
  <w:style w:type="character" w:styleId="LineNumber">
    <w:name w:val="line number"/>
    <w:basedOn w:val="DefaultParagraphFont"/>
    <w:uiPriority w:val="99"/>
    <w:semiHidden/>
    <w:unhideWhenUsed/>
    <w:rsid w:val="00E61B89"/>
  </w:style>
  <w:style w:type="paragraph" w:styleId="Header">
    <w:name w:val="header"/>
    <w:basedOn w:val="Normal"/>
    <w:link w:val="HeaderChar"/>
    <w:uiPriority w:val="99"/>
    <w:unhideWhenUsed/>
    <w:rsid w:val="00E61B89"/>
    <w:pPr>
      <w:tabs>
        <w:tab w:val="center" w:pos="4680"/>
        <w:tab w:val="right" w:pos="9360"/>
      </w:tabs>
      <w:spacing w:line="240" w:lineRule="auto"/>
    </w:pPr>
    <w:rPr>
      <w:rFonts w:ascii="Times New Roman" w:eastAsia="Times New Roman" w:hAnsi="Times New Roman" w:cs="Times New Roman"/>
      <w:sz w:val="24"/>
      <w:szCs w:val="24"/>
      <w:lang w:val="en-US" w:eastAsia="zh-CN"/>
    </w:rPr>
  </w:style>
  <w:style w:type="character" w:customStyle="1" w:styleId="HeaderChar">
    <w:name w:val="Header Char"/>
    <w:basedOn w:val="DefaultParagraphFont"/>
    <w:link w:val="Header"/>
    <w:uiPriority w:val="99"/>
    <w:rsid w:val="00E61B89"/>
    <w:rPr>
      <w:rFonts w:ascii="Times New Roman" w:eastAsia="Times New Roman" w:hAnsi="Times New Roman" w:cs="Times New Roman"/>
      <w:kern w:val="0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E61B89"/>
    <w:pPr>
      <w:tabs>
        <w:tab w:val="center" w:pos="4680"/>
        <w:tab w:val="right" w:pos="9360"/>
      </w:tabs>
      <w:spacing w:line="240" w:lineRule="auto"/>
    </w:pPr>
    <w:rPr>
      <w:rFonts w:ascii="Times New Roman" w:eastAsia="Times New Roman" w:hAnsi="Times New Roman" w:cs="Times New Roman"/>
      <w:sz w:val="24"/>
      <w:szCs w:val="24"/>
      <w:lang w:val="en-US" w:eastAsia="zh-CN"/>
    </w:rPr>
  </w:style>
  <w:style w:type="character" w:customStyle="1" w:styleId="FooterChar">
    <w:name w:val="Footer Char"/>
    <w:basedOn w:val="DefaultParagraphFont"/>
    <w:link w:val="Footer"/>
    <w:uiPriority w:val="99"/>
    <w:rsid w:val="00E61B89"/>
    <w:rPr>
      <w:rFonts w:ascii="Times New Roman" w:eastAsia="Times New Roman" w:hAnsi="Times New Roman" w:cs="Times New Roman"/>
      <w:kern w:val="0"/>
      <w14:ligatures w14:val="none"/>
    </w:rPr>
  </w:style>
  <w:style w:type="character" w:styleId="PageNumber">
    <w:name w:val="page number"/>
    <w:basedOn w:val="DefaultParagraphFont"/>
    <w:uiPriority w:val="99"/>
    <w:semiHidden/>
    <w:unhideWhenUsed/>
    <w:rsid w:val="00E61B8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4</Pages>
  <Words>1908</Words>
  <Characters>10879</Characters>
  <Application>Microsoft Office Word</Application>
  <DocSecurity>0</DocSecurity>
  <Lines>90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7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o, Hongyu</dc:creator>
  <cp:keywords/>
  <dc:description/>
  <cp:lastModifiedBy>Microsoft Office User</cp:lastModifiedBy>
  <cp:revision>11</cp:revision>
  <dcterms:created xsi:type="dcterms:W3CDTF">2023-11-20T14:12:00Z</dcterms:created>
  <dcterms:modified xsi:type="dcterms:W3CDTF">2023-12-10T01:24:00Z</dcterms:modified>
</cp:coreProperties>
</file>